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E4EA2D" w14:textId="77777777" w:rsidR="00DF2DFC" w:rsidRPr="005814C8" w:rsidRDefault="00DF2DFC" w:rsidP="00DF2DFC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35789009"/>
      <w:r w:rsidRPr="005814C8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AKA</w:t>
      </w:r>
      <w:bookmarkEnd w:id="0"/>
    </w:p>
    <w:p w14:paraId="32F89D8F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5814C8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5814C8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bbas, D. S., Hakim, M. Z., &amp; Istianah, N. (2019). Pengaruh Profitabilitas, Ukuran Perusahaan, Leverage, Dan Kepemilikan Saham Publik Terhadap Pengungkap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(Pada Perusahaan Makanan dan Minuman Yang Terdaftar Di Bursa efek Indonesia Periode 2014-2017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mpetitive Jurnal Akuntansi …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06C14F4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http://jurnal.umt.ac.id/index.php/competitive/article/view/1824</w:t>
      </w:r>
    </w:p>
    <w:p w14:paraId="410BA9A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26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777D7A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lmilia. et al. (2011). Faktor-Faktor yang Mempengaruhi Pengungkapan Tanggung Jawab Sosial dan Dampaknya terhadap Kinerja Keuangan dan Ukuran Perusahaan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Fokus Ekonomi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1), 2–25.</w:t>
      </w:r>
    </w:p>
    <w:p w14:paraId="4B995B7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scholar.google.com/scholar?hl=en&amp;as_sdt=0,5&amp;cluster=13463284137802933222</w:t>
      </w:r>
    </w:p>
    <w:p w14:paraId="5557B63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0F6DDE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min, M. A. N. (2022). Analisis Potensi Abnormal Return Positif Terbesar Saham PT. Kalbe Farma Selama Pandemi Covid-19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Valuasi: Jurnal Ilmiah Ilmu Manajemen Dan Kewirausahaan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February 2021), 223–233. https://doi.org/https://doi.org/10.46306/vls.v2i1.93</w:t>
      </w:r>
    </w:p>
    <w:p w14:paraId="39AB08E2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min, M. A. N. (2022). Reaksi Pasar atas Pengumuman Dividen PT . Kalbe Farma saat Pandemi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Ekonomi, Keuangan, Investasi Dan Syariah (EKUITAS)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4), 917–921. https://doi.org/10.47065/ekuitas.v3i4.1585</w:t>
      </w:r>
    </w:p>
    <w:p w14:paraId="7180A18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min, M. A. N. (2022). Analisis Abnormal Return dan Trading Volume Activity Sebelum dan Setelah Pengumuman Dividen PT.Kalbe Farma Saat Pandemi Covid-19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reative Research Management Journal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1), 56–63. https://doi.org//doi.org/10.32663/crmj.v5i1.2461</w:t>
      </w:r>
    </w:p>
    <w:p w14:paraId="6EC10F81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min, M. A. N., Indriasih, D., &amp; Utami, Y. (2022). Pemanfaatan Limbah Plastik Menjadi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Kerajinantangan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Bagi Ibu-Ibu PKK Desa Mejasem Barat, Kecamatan Keramat, Kabupaten Tegal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Masyarakat Nusantara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(2), 35–41. </w:t>
      </w:r>
    </w:p>
    <w:p w14:paraId="7F7CBDDF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doi.org/https://doi.org/10.35870/jpmn.v2i1.580</w:t>
      </w:r>
    </w:p>
    <w:p w14:paraId="6F8D1782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2CBCE0A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min, M. A. N., &amp; Irawan, B. P. (2021). Apakah Buyback Stock dapat memberikan Keuntungan Tidak Normal saat Pandemi ?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PERMANA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1), 46–59. https://doi.org/https://doi.org/10.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24905</w:t>
      </w:r>
      <w:r w:rsidRPr="005814C8">
        <w:rPr>
          <w:rFonts w:ascii="Times New Roman" w:hAnsi="Times New Roman" w:cs="Times New Roman"/>
          <w:noProof/>
          <w:sz w:val="24"/>
          <w:szCs w:val="24"/>
        </w:rPr>
        <w:t>/permana.v13i1.159</w:t>
      </w:r>
    </w:p>
    <w:p w14:paraId="2FAC1A32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min, M. A. N., &amp; Ramdhani, D. (2017). Analysis of Abnormal Return, Stock Return and Stock Liquidity Before and After Buyback Share: Case Study of Companies Listed in Indonesia Stock Exchange in Period of 2011-2015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Rjoas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November), 312–323.</w:t>
      </w:r>
    </w:p>
    <w:p w14:paraId="7875AB5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doi.org/https://doi.org/10.18551/rjoas.2017-11.37</w:t>
      </w:r>
    </w:p>
    <w:p w14:paraId="553BAEEE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DB2B77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/>
          <w:sz w:val="24"/>
          <w:szCs w:val="24"/>
        </w:rPr>
      </w:pPr>
      <w:r w:rsidRPr="005814C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Amin, M. A. N., &amp; Yunita, E. A. (2022). Analisis Potensi Pajak Hotel dan Pajak Restoran Kabupaten Tegal di Tengah Pandemi. </w:t>
      </w:r>
      <w:r w:rsidRPr="005814C8">
        <w:rPr>
          <w:rFonts w:ascii="Times New Roman" w:hAnsi="Times New Roman" w:cs="Times New Roman"/>
          <w:i/>
          <w:iCs/>
          <w:noProof/>
          <w:color w:val="000000"/>
          <w:sz w:val="24"/>
          <w:szCs w:val="24"/>
        </w:rPr>
        <w:t xml:space="preserve">INOVASI : Jurnal Ekonomi , </w:t>
      </w:r>
      <w:r w:rsidRPr="005814C8">
        <w:rPr>
          <w:rFonts w:ascii="Times New Roman" w:hAnsi="Times New Roman" w:cs="Times New Roman"/>
          <w:i/>
          <w:iCs/>
          <w:noProof/>
          <w:color w:val="000000"/>
          <w:sz w:val="24"/>
          <w:szCs w:val="24"/>
        </w:rPr>
        <w:lastRenderedPageBreak/>
        <w:t>Keuangan Dan Manajemen</w:t>
      </w:r>
      <w:r w:rsidRPr="005814C8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color w:val="000000"/>
          <w:sz w:val="24"/>
          <w:szCs w:val="24"/>
        </w:rPr>
        <w:t>18</w:t>
      </w:r>
      <w:r w:rsidRPr="005814C8">
        <w:rPr>
          <w:rFonts w:ascii="Times New Roman" w:hAnsi="Times New Roman" w:cs="Times New Roman"/>
          <w:noProof/>
          <w:color w:val="000000"/>
          <w:sz w:val="24"/>
          <w:szCs w:val="24"/>
        </w:rPr>
        <w:t>(2), 232–240.</w:t>
      </w:r>
    </w:p>
    <w:p w14:paraId="7C34B28E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doi.org/dx.doi.org/10.29264/jinv.v18i2.10551</w:t>
      </w:r>
    </w:p>
    <w:p w14:paraId="0CB2F47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485A1F7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rikunto, S. (2010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: Suatu Pendekatan Praktik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14:paraId="44764A6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Aurelia. (2012). Pengaruh Faktor-faktor Fundamental Perusahaan Terhadap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Studi Empiris pada Perusahaan yang terdaftar dalam Indeks SRI-KEHATI periode 2009-2011. I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Universitas Dian Nuswantoro.</w:t>
      </w:r>
    </w:p>
    <w:p w14:paraId="091175B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ertens, K. (201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Pengantar Etika Bisnis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PT Kanisius.</w:t>
      </w:r>
    </w:p>
    <w:p w14:paraId="7DDE9418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CENT (Centratama Telekomunikasi Indonesia Tbk)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EE4650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britama.com/index.php/2012/10/sejarah-dan-profil-singkat-cent/</w:t>
      </w:r>
    </w:p>
    <w:p w14:paraId="7B040D8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EXCL (XL Axiata Tbk)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https://britama.com/index.php/2012/11/sejarah-dan-profil-singkat-excl/</w:t>
      </w:r>
    </w:p>
    <w:p w14:paraId="65874A3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" w:name="_Hlk138674006"/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FREN (Smartfren Telecom Tbk)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https://britama.com/index.php/2012/11/sejarah-dan-profil-singkat-fren/</w:t>
      </w:r>
      <w:bookmarkEnd w:id="1"/>
    </w:p>
    <w:p w14:paraId="1237AC2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GHON (Gihon Telekomunikasi Indonesia)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7CD40B2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britama.com/index.php/2018/04/sejarah-dan-profil-singkat-ghon/</w:t>
      </w:r>
    </w:p>
    <w:p w14:paraId="6DBD3088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IBST (Inti Bangun Sejahtera Tbk)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0DFBCF5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britama.com/index.php/2012/11/sejarah-dan-profil-singkat-ibst/</w:t>
      </w:r>
    </w:p>
    <w:p w14:paraId="104EE34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ISAT (Indosat Tbk)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https://britama.com/index.php/2012/11/sejarah-dan-profil-singkat-isat/</w:t>
      </w:r>
    </w:p>
    <w:p w14:paraId="3D72C382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KBLV (First Media Tbk)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https://britama.com/index.php/2012/11/sejarah-dan-profil-singkat-kblv/</w:t>
      </w:r>
    </w:p>
    <w:p w14:paraId="76C3377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LINK (Link Net Tbk)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https://britama.com/index.php/2014/06/sejarah-dan-profil-singkat-link/</w:t>
      </w:r>
    </w:p>
    <w:p w14:paraId="3A334631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TBIG (Tower Bersama Infrastructure Tbk)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5C1892C0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britama.com/index.php/2012/06/sejarah-dan-profil-singkat-tbig/</w:t>
      </w:r>
    </w:p>
    <w:p w14:paraId="35C2BE7F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ritama.com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ejarah dan Profil Singkat TLKM (Telkom Indonesia (Persero) Tbk)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https://britama.com/index.php/2012/06/sejarah-dan-profil-singkat-tlkm/</w:t>
      </w:r>
    </w:p>
    <w:p w14:paraId="0B12D37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Dowling, J. dan J. P. (1975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Organizational Legitimacy: Social Values and Organizational Behaviour. Pacific Sociology Review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Vol. 18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No. 1), 122–136.</w:t>
      </w:r>
    </w:p>
    <w:p w14:paraId="6C4696E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journal.sagepub.com/doi/pdf/10.2307/1388226</w:t>
      </w:r>
    </w:p>
    <w:p w14:paraId="6B18EC1E" w14:textId="77777777" w:rsidR="00DF2DFC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6273C00" w14:textId="77777777" w:rsidR="00DF2DFC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i/>
          <w:iCs/>
        </w:rPr>
      </w:pPr>
      <w:r w:rsidRPr="000C4DB9">
        <w:rPr>
          <w:rFonts w:ascii="Times New Roman" w:hAnsi="Times New Roman" w:cs="Times New Roman"/>
          <w:noProof/>
          <w:sz w:val="24"/>
          <w:szCs w:val="24"/>
        </w:rPr>
        <w:t>Famiyeh Samuel. 2017.</w:t>
      </w:r>
      <w:r w:rsidRPr="000C4DB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orporate Social Responsibility and Firm’s Performance </w:t>
      </w:r>
      <w:r w:rsidRPr="000C4DB9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Empirical Evidence. Social Responsibility Journal Vol 13 Issue 2.doi/abs/10.1108/SRJ-04-2016-0049</w:t>
      </w:r>
    </w:p>
    <w:p w14:paraId="1A35A4A5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6F9FCD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Fitriyah, L. (2020). Pengaruh Profitabilitas, Ukuran Perusahaan, Pertumbuhan Perusahaan dan Umur Perusahaan Terhadap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 (CSR) Disclosur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Pada Perusahaan Sektor P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roperty, Real Estate And Building Construction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Yang Terdaftar Di Bursa Efek Indonesia . I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Kaos GL Dergi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(Vol. 8, Issue 75).</w:t>
      </w:r>
    </w:p>
    <w:p w14:paraId="0F65DF6F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doi.org/10.1016/j.jnc.2020.125798%0Ahttps://doi.org/10.1016/j.smr.2020.02.002%0Ahttp://www.ncbi.nlm.nih.gov/pubmed/810049%0Ahttp://doi.wiley.com/10.1002/anie.197505391%0Ahttp://www.sciencedirect.com/science/article/pii/B9780857090409500205%0Ahttp:</w:t>
      </w:r>
    </w:p>
    <w:p w14:paraId="52396D8E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02CBE5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Friedman M. (1982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apitalism and freedom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University of Chicago Press.</w:t>
      </w:r>
    </w:p>
    <w:p w14:paraId="4F8E328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Ghozali, I. dan Chariri, A. (2007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Universitas Diponegoro.</w:t>
      </w:r>
    </w:p>
    <w:p w14:paraId="1D35E7C6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Ghozali, I. (2005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IBM SPSS 23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(Edisi 8). Universitas Diponegoro.</w:t>
      </w:r>
    </w:p>
    <w:p w14:paraId="380960A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Ghozali, I. (201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IBM SPSS 23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Universitas Diponegoro.</w:t>
      </w:r>
    </w:p>
    <w:p w14:paraId="5ACE030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nte dengan Program IBM SPSS 23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(Edisi kede). Badan Penerbit Universitas Diponegoro.</w:t>
      </w:r>
    </w:p>
    <w:p w14:paraId="2C579A0F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Ghozali, I. dan A. C. (2014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Universitas Diponegoro.</w:t>
      </w:r>
    </w:p>
    <w:p w14:paraId="37BDFBD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Hadi.N. (2011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Graha Ilmu.</w:t>
      </w:r>
    </w:p>
    <w:p w14:paraId="0E73C23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Harahap, S. (2011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atas laporan keuangan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PT Raja Grafindo Persada.</w:t>
      </w:r>
    </w:p>
    <w:p w14:paraId="09EDD681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Harrison, J. S. dan C. H. S. J. (1996). Managing and Partnering with External Stakeholders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Academy of Management Executiv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Vol. 10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No.2), 46–61.</w:t>
      </w:r>
    </w:p>
    <w:p w14:paraId="044ABA48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journals.aom.org/doi/abs/10.5465/ame.1996.9606161554</w:t>
      </w:r>
    </w:p>
    <w:p w14:paraId="41D8FE1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C98E9C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arskusumaningrung, C. (2011). Faktor-Faktor yang Mempengaruhi Kualitas Pengungkapan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orporate Social Responsibility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Fakultas Ekonomi Universitas Sebelas Maret.</w:t>
      </w:r>
    </w:p>
    <w:p w14:paraId="514DA2A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digilib.uns.ac.id/dokumen/detail/25039</w:t>
      </w:r>
    </w:p>
    <w:p w14:paraId="2A65CA52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E0F639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astuti, W. (2014). Pengaruh Ukuran Perusahaan, Pertumbuhan Perusahaan dan Tipe Industri Terhadap Pengungkapan Tanggung Jawab Sosial Perusahaan dalam Laporan Tahunan (Studi Empiris Pada Perusahaan Manufaktur yang Terdaftar di Bursa Efek Indonesia).</w:t>
      </w:r>
    </w:p>
    <w:p w14:paraId="4F6D3DE0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://ejournal.unp.ac.id/students/index.php/akt/article/view/1545/1168.(19 Desember 2019)</w:t>
      </w:r>
    </w:p>
    <w:p w14:paraId="2CEB8AE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33D63B0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lastRenderedPageBreak/>
        <w:t>Hery. (2017). Kajian Riset Akuntansi; Mengulas Berbagai Hasil Penelitian Terkini dalam Bidang Akuntansi dan Keuangan (E book). Grasindo.</w:t>
      </w:r>
    </w:p>
    <w:p w14:paraId="45263C9D" w14:textId="77777777" w:rsidR="00DF2DFC" w:rsidRPr="005814C8" w:rsidRDefault="00DF2DFC" w:rsidP="00DF2DFC">
      <w:pPr>
        <w:pStyle w:val="Bibliography"/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814C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nvesting. (2023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ejarah dan profil singkat oasa</w:t>
      </w:r>
      <w:r w:rsidRPr="005814C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 </w:t>
      </w:r>
    </w:p>
    <w:p w14:paraId="66F03F87" w14:textId="77777777" w:rsidR="00DF2DFC" w:rsidRPr="005814C8" w:rsidRDefault="00DF2DFC" w:rsidP="00DF2DFC">
      <w:pPr>
        <w:pStyle w:val="Bibliography"/>
        <w:spacing w:after="0" w:line="240" w:lineRule="auto"/>
        <w:ind w:left="426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814C8">
        <w:rPr>
          <w:rFonts w:ascii="Times New Roman" w:hAnsi="Times New Roman" w:cs="Times New Roman"/>
          <w:noProof/>
          <w:sz w:val="24"/>
          <w:szCs w:val="24"/>
          <w:lang w:val="en-US"/>
        </w:rPr>
        <w:t>https://id.investing.com/equities/protech-mitra-perkasa-tbk-pt-company-profile)https:/britama.com/index.php/2016/07/sejarah-dan-profil-singkat-oasa</w:t>
      </w:r>
    </w:p>
    <w:p w14:paraId="29C21ED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726278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Kadek, N., &amp; Sulestiana, D. (2021). Pengaruh Struktur Kepemilikan, Komite Audit, Profil Perusahaan dan Rasio Aktivitas terhadap Pengungkapan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orporate Social Responsilbility 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(CSR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1), 173–184.</w:t>
      </w:r>
    </w:p>
    <w:p w14:paraId="2DC71E7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e-journal.unmas.ac.id/index.php/kharisma/article/view/1691</w:t>
      </w:r>
    </w:p>
    <w:p w14:paraId="4AE88C7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6611415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Kasmir. (2015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Pt. Raja Grafindo Persada.</w:t>
      </w:r>
    </w:p>
    <w:p w14:paraId="654C509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Kasmir. (2018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(Edisi Kese). PT Raja Grafindo Persada.</w:t>
      </w:r>
    </w:p>
    <w:p w14:paraId="3BBC2DA2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Kurniasih, R. (2012). Pengaruh Kinerja Keuangan Terhadap Nilai Perusahaan Dengan Corporate Social Responsibility sebagai Variabel Moderasi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Vol. 15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No. 1), 1–13.</w:t>
      </w:r>
    </w:p>
    <w:p w14:paraId="3D2F80F6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Lako, A. (2011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Dekonstruksi CSR dan Reformasi Paradigma Bisnis dan Akuntan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14:paraId="6273206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Lindawati, A. S. L., &amp; Puspita, M. E. (2015). Corporate Social Responsibility: Implikasi Stakeholder dan Legitimacy Gap dalam Peningkatan Kinerja Perusahaan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Multiparadigma</w:t>
      </w:r>
      <w:r w:rsidRPr="005814C8">
        <w:rPr>
          <w:rFonts w:ascii="Times New Roman" w:hAnsi="Times New Roman" w:cs="Times New Roman"/>
          <w:noProof/>
          <w:sz w:val="24"/>
          <w:szCs w:val="24"/>
        </w:rPr>
        <w:t>, 157–174.</w:t>
      </w:r>
    </w:p>
    <w:p w14:paraId="75AFE53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doi.org/10.18202/jamal.2015.04.6013</w:t>
      </w:r>
    </w:p>
    <w:p w14:paraId="77FA47B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79E7A11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Maharani, S. M. (2013). Pengaruh Kinerja Lingkungan Terhadap Kinerja Finansial Perusahaan Deng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orporate Social Responsibility (CSR) Disclosure </w:t>
      </w:r>
      <w:r w:rsidRPr="005814C8">
        <w:rPr>
          <w:rFonts w:ascii="Times New Roman" w:hAnsi="Times New Roman" w:cs="Times New Roman"/>
          <w:noProof/>
          <w:sz w:val="24"/>
          <w:szCs w:val="24"/>
        </w:rPr>
        <w:t>Sebagai Variabel Intervening.</w:t>
      </w:r>
    </w:p>
    <w:p w14:paraId="75BDD3BC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repository.mercubuana.ac.id/16199/</w:t>
      </w:r>
    </w:p>
    <w:p w14:paraId="0E70D34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9660790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Munsaidah, Siti., Andini, Rita., &amp; Supriyanto, A. (2016). Analisis Pengaruh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Firm Size, Age,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Profitabilitas,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Leverag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d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Growth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Perusahaan Terhadap Corporate Social Responsibility (CSR) Pada Perusaha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Property and Real Estat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yang Terdaftar di Bursa Efek Indonesia Pada Tahun 2010-2014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Vol. 2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No. 2).</w:t>
      </w:r>
    </w:p>
    <w:p w14:paraId="7A3CDEB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://jurnal.unpand.ac.id/index.php/AKS/article/view/471/457 (19 Desember 2019).</w:t>
      </w:r>
    </w:p>
    <w:p w14:paraId="0C386C7F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BA6F42A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Nasir, A., Ilham, E., &amp; Utara, V. I. (2014). Nasir, A., Ilham, E., &amp; Utara, V. I. 2014. Pengaruh Karakteristik Perusahaan dan Corporate Governance terhadap Pengungkapan Sustainability Report pada Perusahaan LQ45 yang Terdaftar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1), 43–60.</w:t>
      </w:r>
    </w:p>
    <w:p w14:paraId="7EF1D9A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je.journal.unri.ac.id/index.php/JE/article/view/2053</w:t>
      </w:r>
    </w:p>
    <w:p w14:paraId="1F37D92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C93506A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lastRenderedPageBreak/>
        <w:t>Nayahita, M. (2018). Analisis Pengaruh Ukuran Perusahaan, Umur Perusahaan, Profitabilitas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Leverage </w:t>
      </w:r>
      <w:r w:rsidRPr="005814C8">
        <w:rPr>
          <w:rFonts w:ascii="Times New Roman" w:hAnsi="Times New Roman" w:cs="Times New Roman"/>
          <w:noProof/>
          <w:sz w:val="24"/>
          <w:szCs w:val="24"/>
        </w:rPr>
        <w:t>dan Pertumbuhan Perusahaan Terhadap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orporate Social Responsibility 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Studi Empiris Pada Perusahaan yang Terdaftar Pada Indeks LQ 45 Indonesia Tahun 2012-2016). Universitas Islam Indonesia Yogyakarta.</w:t>
      </w:r>
    </w:p>
    <w:p w14:paraId="7A80CDC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dspace.uii.ac.id/handle/123456789/6564</w:t>
      </w:r>
    </w:p>
    <w:p w14:paraId="3A62E18C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sdt>
      <w:sdtPr>
        <w:rPr>
          <w:rFonts w:ascii="Times New Roman" w:hAnsi="Times New Roman" w:cs="Times New Roman"/>
          <w:sz w:val="24"/>
          <w:szCs w:val="24"/>
        </w:rPr>
        <w:id w:val="111145805"/>
        <w:bibliography/>
      </w:sdtPr>
      <w:sdtContent>
        <w:p w14:paraId="7E738FBF" w14:textId="77777777" w:rsidR="00DF2DFC" w:rsidRPr="005814C8" w:rsidRDefault="00DF2DFC" w:rsidP="00DF2DFC">
          <w:pPr>
            <w:widowControl w:val="0"/>
            <w:autoSpaceDE w:val="0"/>
            <w:autoSpaceDN w:val="0"/>
            <w:adjustRightInd w:val="0"/>
            <w:spacing w:after="0" w:line="24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814C8">
            <w:rPr>
              <w:rFonts w:ascii="Times New Roman" w:hAnsi="Times New Roman" w:cs="Times New Roman"/>
              <w:noProof/>
              <w:sz w:val="24"/>
              <w:szCs w:val="24"/>
            </w:rPr>
            <w:fldChar w:fldCharType="begin"/>
          </w:r>
          <w:r w:rsidRPr="005814C8">
            <w:rPr>
              <w:rFonts w:ascii="Times New Roman" w:hAnsi="Times New Roman" w:cs="Times New Roman"/>
              <w:noProof/>
              <w:sz w:val="24"/>
              <w:szCs w:val="24"/>
            </w:rPr>
            <w:instrText xml:space="preserve"> BIBLIOGRAPHY </w:instrText>
          </w:r>
          <w:r w:rsidRPr="005814C8">
            <w:rPr>
              <w:rFonts w:ascii="Times New Roman" w:hAnsi="Times New Roman" w:cs="Times New Roman"/>
              <w:noProof/>
              <w:sz w:val="24"/>
              <w:szCs w:val="24"/>
            </w:rPr>
            <w:fldChar w:fldCharType="separate"/>
          </w:r>
          <w:r w:rsidRPr="005814C8">
            <w:rPr>
              <w:rFonts w:ascii="Times New Roman" w:hAnsi="Times New Roman" w:cs="Times New Roman"/>
              <w:noProof/>
              <w:sz w:val="24"/>
              <w:szCs w:val="24"/>
            </w:rPr>
            <w:t xml:space="preserve">Nina. (2022). TOP CSR </w:t>
          </w:r>
          <w:r w:rsidRPr="005814C8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Of The Year</w:t>
          </w:r>
          <w:r w:rsidRPr="005814C8">
            <w:rPr>
              <w:rFonts w:ascii="Times New Roman" w:hAnsi="Times New Roman" w:cs="Times New Roman"/>
              <w:noProof/>
              <w:sz w:val="24"/>
              <w:szCs w:val="24"/>
            </w:rPr>
            <w:t xml:space="preserve">, Inilah Daftar Perusahaan dengan Implementasi Aksi Sosial Terbaik Tahun 2022. </w:t>
          </w:r>
          <w:r w:rsidRPr="005814C8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Retrieved from </w:t>
          </w:r>
          <w:r w:rsidRPr="005814C8">
            <w:rPr>
              <w:rFonts w:ascii="Times New Roman" w:hAnsi="Times New Roman" w:cs="Times New Roman"/>
              <w:noProof/>
              <w:sz w:val="24"/>
              <w:szCs w:val="24"/>
            </w:rPr>
            <w:t>https://pojoksatu.id/pojok-bisnis/2022/07/16/top-csr-of-the-year-inilah-daftar-perusahaan-dengan-implementasi-aksi-sosial-terbaik-tahun-2022/</w:t>
          </w:r>
        </w:p>
        <w:p w14:paraId="325E9510" w14:textId="77777777" w:rsidR="00DF2DFC" w:rsidRPr="005814C8" w:rsidRDefault="00DF2DFC" w:rsidP="00DF2DFC">
          <w:pPr>
            <w:widowControl w:val="0"/>
            <w:autoSpaceDE w:val="0"/>
            <w:autoSpaceDN w:val="0"/>
            <w:adjustRightInd w:val="0"/>
            <w:spacing w:after="0" w:line="240" w:lineRule="auto"/>
            <w:ind w:left="480" w:hanging="480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5814C8">
            <w:rPr>
              <w:rFonts w:ascii="Times New Roman" w:hAnsi="Times New Roman" w:cs="Times New Roman"/>
              <w:noProof/>
              <w:sz w:val="24"/>
              <w:szCs w:val="24"/>
            </w:rPr>
            <w:fldChar w:fldCharType="end"/>
          </w:r>
        </w:p>
      </w:sdtContent>
    </w:sdt>
    <w:p w14:paraId="71895842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O’Donovan, G. (2002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Environmental Disclosure in the Annual Report: Extending The Applicability and Predictive Power of Legitimacy Theory. Accounting, Auditing and Accountability Journal, Vol. 15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No. 3), 344–371.</w:t>
      </w:r>
    </w:p>
    <w:p w14:paraId="3D0BC6D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www.emerald.com/insight/content/doi/10.1108/09513570210435870/full/html</w:t>
      </w:r>
    </w:p>
    <w:p w14:paraId="07D76765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DA63FE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Oktaviyani, Y., &amp; Mulyana, B. (2022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The Effect of Financial Performance, Firm Size, Corporate Social Responsibility and Firm Value on Plantation.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cience Journal of Business and Management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3), 138–145.</w:t>
      </w:r>
    </w:p>
    <w:p w14:paraId="1DEE027E" w14:textId="77777777" w:rsidR="00DF2DFC" w:rsidRDefault="00DF2DFC" w:rsidP="00DF2DFC">
      <w:pPr>
        <w:widowControl w:val="0"/>
        <w:autoSpaceDE w:val="0"/>
        <w:autoSpaceDN w:val="0"/>
        <w:adjustRightInd w:val="0"/>
        <w:spacing w:after="0" w:line="48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doi.org/10.11648/j.sjbm.20221003.11</w:t>
      </w:r>
    </w:p>
    <w:p w14:paraId="4EE26E92" w14:textId="77777777" w:rsidR="00DF2DFC" w:rsidRPr="002061D3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2061D3">
        <w:rPr>
          <w:rFonts w:ascii="Times New Roman" w:hAnsi="Times New Roman" w:cs="Times New Roman"/>
          <w:sz w:val="24"/>
          <w:szCs w:val="24"/>
        </w:rPr>
        <w:t>Permatasari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 xml:space="preserve">, I. A. 2016. </w:t>
      </w:r>
      <w:proofErr w:type="spellStart"/>
      <w:r w:rsidRPr="002061D3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 xml:space="preserve"> </w:t>
      </w:r>
      <w:r w:rsidRPr="002061D3">
        <w:rPr>
          <w:rFonts w:ascii="Times New Roman" w:hAnsi="Times New Roman" w:cs="Times New Roman"/>
          <w:i/>
          <w:iCs/>
          <w:sz w:val="24"/>
          <w:szCs w:val="24"/>
        </w:rPr>
        <w:t>Leverage</w:t>
      </w:r>
      <w:r w:rsidRPr="002061D3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2061D3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2061D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61D3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 xml:space="preserve"> </w:t>
      </w:r>
      <w:r w:rsidRPr="002061D3">
        <w:rPr>
          <w:rFonts w:ascii="Times New Roman" w:hAnsi="Times New Roman" w:cs="Times New Roman"/>
          <w:i/>
          <w:iCs/>
          <w:sz w:val="24"/>
          <w:szCs w:val="24"/>
        </w:rPr>
        <w:t xml:space="preserve">Sustainability Report </w:t>
      </w:r>
      <w:r w:rsidRPr="002061D3">
        <w:rPr>
          <w:rFonts w:ascii="Times New Roman" w:hAnsi="Times New Roman" w:cs="Times New Roman"/>
          <w:sz w:val="24"/>
          <w:szCs w:val="24"/>
        </w:rPr>
        <w:t xml:space="preserve">(Studi </w:t>
      </w:r>
      <w:proofErr w:type="spellStart"/>
      <w:r w:rsidRPr="002061D3"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 xml:space="preserve"> pada Perusahaan </w:t>
      </w:r>
      <w:r w:rsidRPr="002061D3">
        <w:rPr>
          <w:rFonts w:ascii="Times New Roman" w:hAnsi="Times New Roman" w:cs="Times New Roman"/>
          <w:i/>
          <w:iCs/>
          <w:sz w:val="24"/>
          <w:szCs w:val="24"/>
        </w:rPr>
        <w:t xml:space="preserve">Go Public </w:t>
      </w:r>
      <w:r w:rsidRPr="002061D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2061D3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2061D3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2061D3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 xml:space="preserve"> 2013-2014) (</w:t>
      </w:r>
      <w:r w:rsidRPr="002061D3">
        <w:rPr>
          <w:rFonts w:ascii="Times New Roman" w:hAnsi="Times New Roman" w:cs="Times New Roman"/>
          <w:i/>
          <w:iCs/>
          <w:sz w:val="24"/>
          <w:szCs w:val="24"/>
        </w:rPr>
        <w:t>Doctoral dissertation</w:t>
      </w:r>
      <w:r w:rsidRPr="002061D3">
        <w:rPr>
          <w:rFonts w:ascii="Times New Roman" w:hAnsi="Times New Roman" w:cs="Times New Roman"/>
          <w:sz w:val="24"/>
          <w:szCs w:val="24"/>
        </w:rPr>
        <w:t xml:space="preserve">, Universitas </w:t>
      </w:r>
      <w:proofErr w:type="spellStart"/>
      <w:r w:rsidRPr="002061D3">
        <w:rPr>
          <w:rFonts w:ascii="Times New Roman" w:hAnsi="Times New Roman" w:cs="Times New Roman"/>
          <w:sz w:val="24"/>
          <w:szCs w:val="24"/>
        </w:rPr>
        <w:t>Widyatama</w:t>
      </w:r>
      <w:proofErr w:type="spellEnd"/>
      <w:r w:rsidRPr="002061D3">
        <w:rPr>
          <w:rFonts w:ascii="Times New Roman" w:hAnsi="Times New Roman" w:cs="Times New Roman"/>
          <w:sz w:val="24"/>
          <w:szCs w:val="24"/>
        </w:rPr>
        <w:t>)</w:t>
      </w:r>
    </w:p>
    <w:p w14:paraId="5FB8A5D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9BFEC6C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Prasetyo, A., &amp; Widiasmara, A. (2019). Pengaruh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Firm Size,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Profitabilitas dan Pertumbuhan Perusahaan Terhadap CSR Sektor Pertambangan Indonesia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IMBA: Seminar Inovasi Manajemen, Bisnis Dan Akuntan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2DDBC9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://prosiding.unipma.ac.id/index.php/SIMBA/article/view/1128</w:t>
      </w:r>
    </w:p>
    <w:p w14:paraId="6F996A2F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B8B9225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Priambodo, Taruna. Johni., Topowijono, &amp; Azizah, D. F. (2014). Pengaruh Struktur Aktiva, Tingkat Pertumbuhan Penjualan dan Profitabilitas Terhadap Struktur Modal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</w:t>
      </w:r>
      <w:r w:rsidRPr="005814C8">
        <w:rPr>
          <w:rFonts w:ascii="Times New Roman" w:hAnsi="Times New Roman" w:cs="Times New Roman"/>
          <w:noProof/>
          <w:sz w:val="24"/>
          <w:szCs w:val="24"/>
        </w:rPr>
        <w:t>, 1–9.</w:t>
      </w:r>
    </w:p>
    <w:p w14:paraId="6472860F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://administrasibisnis.studentjournal.ub.ac.id/index.php/jab/article/view/3%0A92/588 (11 Juli 2020)</w:t>
      </w:r>
    </w:p>
    <w:p w14:paraId="188DC79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22EB30A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Rahmawati, L. N. (2019). Pengaruh Profitabilitas, Ukuran, dan Pertumbuhan Perusahaan Terhadap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 Disclosur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pada Perusahaan Sektor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Food and Beverag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…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FEB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https://garuda.kemdikbud.go.id/documents/detail/2346081</w:t>
      </w:r>
    </w:p>
    <w:p w14:paraId="24974F8A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Rifai, Moh., Arifati, Rina., &amp; Magdalena, M. (2013). Pengaruh Ukuran Perusahaan, Struktur Modal dan Pertumbuhan Perusahaan Terhadap Profitabilitas Studi Pada Perusahaan Manufaktur Di BEI Tahun 2010-2012.</w:t>
      </w:r>
    </w:p>
    <w:p w14:paraId="5BD330D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lastRenderedPageBreak/>
        <w:t>http://jurnal.unpand.ac.id/index.php/AKS/article/view/333 (11 Juli 2020).</w:t>
      </w:r>
    </w:p>
    <w:p w14:paraId="50062596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6DCD82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Santioso, Linda., &amp; Chandra, E. (2012). Pengaruh Profitabilitas, Ukuran Perusahaan,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Leverag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Umur Perusahaan dan Dewan Kominsaris Independen dalam Pengungkap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Akuntan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Vol. 14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No. 1), 17–30.</w:t>
      </w:r>
    </w:p>
    <w:p w14:paraId="315C9F1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://jurnaltsm.id/index.php/JBA/article/view/102/95 (19 Desember 2019).</w:t>
      </w:r>
    </w:p>
    <w:p w14:paraId="4950102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F892128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antoso, S. (2011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SPSS Statistic Parametric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PT. Alex Media Computindo Gramedia.</w:t>
      </w:r>
    </w:p>
    <w:p w14:paraId="6AC9C5B5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aputra, S. E. (2019). Pengaruh Kepemilikan Institusional, Kepemilikan Publik, Pertumbuhan Perusahaan dan Tipe Industri Terhadap Pengungkap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orporate Social Responsibility 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Pada Perusaha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High Profile 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Di Bursa Efek Indonesia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ournal of RESIDU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18).</w:t>
      </w:r>
    </w:p>
    <w:p w14:paraId="59B2AA36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http://download.garuda.kemdikbud.go.id/article.php?article=1027033&amp;val=13974&amp;title=Pengaruh Kepemilikan Institusional Kepemilikan Publik Pertumbuhan Perusahaan Dan Tipe Industri Terhadap Pengungkap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orporate Social Responsibility </w:t>
      </w:r>
      <w:r w:rsidRPr="005814C8">
        <w:rPr>
          <w:rFonts w:ascii="Times New Roman" w:hAnsi="Times New Roman" w:cs="Times New Roman"/>
          <w:noProof/>
          <w:sz w:val="24"/>
          <w:szCs w:val="24"/>
        </w:rPr>
        <w:t>Pada Perusahaan  High P</w:t>
      </w:r>
    </w:p>
    <w:p w14:paraId="3638C46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AD303F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ari, R. A. (2012). Pengaruh Karakteristik Perusahaan Terhadap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 Disclosur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Pada Perusahaan Manufaktur Yang Terdaftar Di Bursa Efek Indonesia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Nominal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4C4B500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sz w:val="24"/>
          <w:szCs w:val="24"/>
        </w:rPr>
        <w:t>https://journal.uny.ac.id/index.php/nominal/article/view/1002</w:t>
      </w:r>
    </w:p>
    <w:p w14:paraId="0049F2B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F1059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ekarwigati, M., &amp; Effendi, B. (2019). Pengaruh Ukuran Perusahaan, Profitabilitas, dan Likuiditas terhadap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 Disclosur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4C71152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://library.matanauniversity.ac.id/ojs/index.php/statera/article/view/44</w:t>
      </w:r>
    </w:p>
    <w:p w14:paraId="29464FF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97690CC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Sembiring, E. R. (2005). Karakteristik perusahaan dan pengungkapan tanggung jawab social: study empiris pada perusahaan yang tercatat di Bursa Efek Jakarta. Simpsium Nasional Akuntansi VII.</w:t>
      </w:r>
    </w:p>
    <w:p w14:paraId="249DA25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eprints.dinus.ac.id/8659/1/jurnal_12943.pdf</w:t>
      </w:r>
    </w:p>
    <w:p w14:paraId="4E69172E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0AB0F10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embiring, E. R. (2006). Karakteristik Perusahaan dan Pengungkapan Tanggung Jawab Sosial: Study Empiris Pada Perusahaan yang Tercatat di Bursa Efek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Mak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Vol.6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N0.1), 69–85.</w:t>
      </w:r>
    </w:p>
    <w:p w14:paraId="2D6D9A00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hintawati, R. (2010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Analisis Kinerja Keuangan Perusahaan Sebelum dan Sesudah Menerapkan Tanggung Jawab Sosial.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Universitas Islam Negeri Syarif Hidayatullah.</w:t>
      </w:r>
    </w:p>
    <w:p w14:paraId="60B9CCE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s://repository.uinjkt.ac.id/dspace/handle/123456789/9460</w:t>
      </w:r>
    </w:p>
    <w:p w14:paraId="52F606F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3761E2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idauruk, T. D., &amp; Yuliana, A. (2018). Pengaruh return on assets, ukuran perusahaan dan pertumbuhan perusahaan terhadap pengungkapan corporate social responsibility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Dan Ekonomi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(1). </w:t>
      </w:r>
      <w:r w:rsidRPr="005814C8">
        <w:rPr>
          <w:rFonts w:ascii="Times New Roman" w:hAnsi="Times New Roman" w:cs="Times New Roman"/>
          <w:noProof/>
          <w:sz w:val="24"/>
          <w:szCs w:val="24"/>
        </w:rPr>
        <w:lastRenderedPageBreak/>
        <w:t>https://ojs.jekobis.org/index.php/liabilitas/article/view/30</w:t>
      </w:r>
    </w:p>
    <w:p w14:paraId="256F91A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udana, I. M. (2015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Perusahaan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(Edisi 2). Erlangga.</w:t>
      </w:r>
    </w:p>
    <w:p w14:paraId="4433016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(Edisi Keti). Alfabeta.</w:t>
      </w:r>
    </w:p>
    <w:p w14:paraId="73C937BC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sinis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Andi Offset.</w:t>
      </w:r>
    </w:p>
    <w:p w14:paraId="096C2268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unarsih, N. M., &amp; Kumarantini, N. W. R. (2018). Faktor-Faktor yang Berpengaruh terhadap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2). https://e-journal.unmas.ac.id/index.php/juara/article/view/112</w:t>
      </w:r>
    </w:p>
    <w:p w14:paraId="1470B40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uwandi. (2017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Mengenal Corporate Social Responsibility (CSR) Teori dan Praktik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(Edisi 1). Sekolah Pascasarjana Universitas Gadjah Mada.</w:t>
      </w:r>
    </w:p>
    <w:p w14:paraId="42B7CFAE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Swastha, Basu., &amp; I. (2005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Asas-asas marketing</w:t>
      </w:r>
      <w:r w:rsidRPr="005814C8">
        <w:rPr>
          <w:rFonts w:ascii="Times New Roman" w:hAnsi="Times New Roman" w:cs="Times New Roman"/>
          <w:noProof/>
          <w:sz w:val="24"/>
          <w:szCs w:val="24"/>
        </w:rPr>
        <w:t>. Liberty.</w:t>
      </w:r>
    </w:p>
    <w:p w14:paraId="20A71D34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Umroh, S. S. (2020). Pengaruh Kepemilikan Institusional, Likuiditas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Firm Size, </w:t>
      </w:r>
      <w:r w:rsidRPr="005814C8">
        <w:rPr>
          <w:rFonts w:ascii="Times New Roman" w:hAnsi="Times New Roman" w:cs="Times New Roman"/>
          <w:noProof/>
          <w:sz w:val="24"/>
          <w:szCs w:val="24"/>
        </w:rPr>
        <w:t>Dan Profitabilitas Terhadap Pengungkapan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orporate Social Responsibility Disclosure 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Berdasarkan Indikator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Global Reporting Initiative (Gri) </w:t>
      </w:r>
      <w:r w:rsidRPr="005814C8">
        <w:rPr>
          <w:rFonts w:ascii="Times New Roman" w:hAnsi="Times New Roman" w:cs="Times New Roman"/>
          <w:noProof/>
          <w:sz w:val="24"/>
          <w:szCs w:val="24"/>
        </w:rPr>
        <w:t>Pada Perusahaan Manufaktur Sub Sektor Makanan &amp; Minuman. Universitas Pancasakti Tegal.</w:t>
      </w:r>
    </w:p>
    <w:p w14:paraId="4618294F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repository.upstegal.ac.id/id/eprint/1721</w:t>
      </w:r>
    </w:p>
    <w:p w14:paraId="27F5983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3DE1C2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Wigrhayani, N., &amp; Sapari, S. (2019). Pengaruh Tipe Industri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Growth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Profitabilitas, dan Ukuran Perusahaan Terhadap Pengungkap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8).</w:t>
      </w:r>
    </w:p>
    <w:p w14:paraId="4AEABC4A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>http://jurnalmahasiswa.stiesia.ac.id/index.php/jira/article/view/2439</w:t>
      </w:r>
    </w:p>
    <w:p w14:paraId="2A463E99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3DC33A5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Yovana, D. G., &amp; Kadir, A. (2020). Pengaruh Ukuran Perusahaan, Pertumbuhan Perusahaan, Profitabilitas, d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Leverage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Terhadap Pengungkapan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 (CSR).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Akuntansi</w:t>
      </w:r>
      <w:r w:rsidRPr="005814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814C8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5814C8">
        <w:rPr>
          <w:rFonts w:ascii="Times New Roman" w:hAnsi="Times New Roman" w:cs="Times New Roman"/>
          <w:noProof/>
          <w:sz w:val="24"/>
          <w:szCs w:val="24"/>
        </w:rPr>
        <w:t>(1). http://journal.stiei-kayutangi-bjm.ac.id/index.php/jma/article/view/555</w:t>
      </w:r>
    </w:p>
    <w:p w14:paraId="11B62666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DF2DFC" w:rsidRPr="005814C8" w:rsidSect="00DF2DFC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6" w:h="16838"/>
          <w:pgMar w:top="2268" w:right="1701" w:bottom="1701" w:left="2268" w:header="709" w:footer="709" w:gutter="0"/>
          <w:pgNumType w:start="101"/>
          <w:cols w:space="708"/>
          <w:titlePg/>
          <w:docGrid w:linePitch="360"/>
        </w:sectPr>
      </w:pPr>
      <w:r w:rsidRPr="005814C8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13EBC849" w14:textId="77777777" w:rsidR="00DF2DFC" w:rsidRPr="005814C8" w:rsidRDefault="00DF2DFC" w:rsidP="00DF2DFC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576F58F5" w14:textId="77777777" w:rsidR="00DF2DFC" w:rsidRPr="005814C8" w:rsidRDefault="00DF2DFC" w:rsidP="00DF2DFC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65B490EF" w14:textId="77777777" w:rsidR="00DF2DFC" w:rsidRPr="005814C8" w:rsidRDefault="00DF2DFC" w:rsidP="00DF2DFC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5B290A2C" w14:textId="77777777" w:rsidR="00DF2DFC" w:rsidRDefault="00DF2DFC" w:rsidP="00DF2DFC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140"/>
          <w:szCs w:val="140"/>
        </w:rPr>
      </w:pPr>
      <w:bookmarkStart w:id="2" w:name="_Toc135789010"/>
    </w:p>
    <w:p w14:paraId="507822A9" w14:textId="77777777" w:rsidR="00DF2DFC" w:rsidRDefault="00DF2DFC" w:rsidP="00DF2DFC"/>
    <w:p w14:paraId="2BD67DB8" w14:textId="77777777" w:rsidR="00DF2DFC" w:rsidRDefault="00DF2DFC" w:rsidP="00DF2DFC"/>
    <w:p w14:paraId="5EA1CAE4" w14:textId="77777777" w:rsidR="00DF2DFC" w:rsidRDefault="00DF2DFC" w:rsidP="00DF2DFC"/>
    <w:p w14:paraId="7FF17EDE" w14:textId="77777777" w:rsidR="00DF2DFC" w:rsidRPr="00B535D8" w:rsidRDefault="00DF2DFC" w:rsidP="00DF2DFC"/>
    <w:p w14:paraId="6E9CF605" w14:textId="77777777" w:rsidR="00DF2DFC" w:rsidRPr="00B535D8" w:rsidRDefault="00DF2DFC" w:rsidP="00DF2DFC">
      <w:pPr>
        <w:pStyle w:val="Heading1"/>
        <w:jc w:val="center"/>
        <w:rPr>
          <w:rFonts w:ascii="Times New Roman" w:hAnsi="Times New Roman" w:cs="Times New Roman"/>
          <w:b/>
          <w:bCs/>
          <w:sz w:val="100"/>
          <w:szCs w:val="100"/>
        </w:rPr>
      </w:pPr>
      <w:r w:rsidRPr="00B535D8">
        <w:rPr>
          <w:rFonts w:ascii="Times New Roman" w:hAnsi="Times New Roman" w:cs="Times New Roman"/>
          <w:b/>
          <w:bCs/>
          <w:color w:val="auto"/>
          <w:sz w:val="100"/>
          <w:szCs w:val="100"/>
        </w:rPr>
        <w:t>LAMPIRAN</w:t>
      </w:r>
      <w:bookmarkEnd w:id="2"/>
      <w:r w:rsidRPr="00B535D8">
        <w:rPr>
          <w:rFonts w:ascii="Times New Roman" w:hAnsi="Times New Roman" w:cs="Times New Roman"/>
          <w:b/>
          <w:bCs/>
          <w:sz w:val="100"/>
          <w:szCs w:val="100"/>
        </w:rPr>
        <w:br w:type="page"/>
      </w:r>
    </w:p>
    <w:p w14:paraId="169702E6" w14:textId="77777777" w:rsidR="00DF2DFC" w:rsidRPr="005814C8" w:rsidRDefault="00DF2DFC" w:rsidP="00DF2DFC">
      <w:pPr>
        <w:pStyle w:val="Caption"/>
        <w:ind w:left="1276" w:hanging="1276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3" w:name="_Toc135788054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Daftar Sampel Perusahaan Telekomunikasi yang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Terdaftar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Di Bursa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Efek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Indonesia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iode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2018-2022</w:t>
      </w:r>
      <w:bookmarkEnd w:id="3"/>
    </w:p>
    <w:tbl>
      <w:tblPr>
        <w:tblStyle w:val="TableGrid"/>
        <w:tblW w:w="0" w:type="auto"/>
        <w:tblInd w:w="709" w:type="dxa"/>
        <w:tblLook w:val="04A0" w:firstRow="1" w:lastRow="0" w:firstColumn="1" w:lastColumn="0" w:noHBand="0" w:noVBand="1"/>
      </w:tblPr>
      <w:tblGrid>
        <w:gridCol w:w="570"/>
        <w:gridCol w:w="1450"/>
        <w:gridCol w:w="4709"/>
      </w:tblGrid>
      <w:tr w:rsidR="00DF2DFC" w:rsidRPr="005814C8" w14:paraId="3DC39868" w14:textId="77777777" w:rsidTr="00420997">
        <w:tc>
          <w:tcPr>
            <w:tcW w:w="0" w:type="auto"/>
            <w:vAlign w:val="center"/>
          </w:tcPr>
          <w:p w14:paraId="3A56E661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0" w:type="auto"/>
            <w:vAlign w:val="center"/>
          </w:tcPr>
          <w:p w14:paraId="32D0F340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Kode Saham</w:t>
            </w:r>
          </w:p>
        </w:tc>
        <w:tc>
          <w:tcPr>
            <w:tcW w:w="0" w:type="auto"/>
            <w:vAlign w:val="center"/>
          </w:tcPr>
          <w:p w14:paraId="1510BA31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Nama Perusahaan</w:t>
            </w:r>
          </w:p>
        </w:tc>
      </w:tr>
      <w:tr w:rsidR="00DF2DFC" w:rsidRPr="005814C8" w14:paraId="06D897C2" w14:textId="77777777" w:rsidTr="00420997">
        <w:tc>
          <w:tcPr>
            <w:tcW w:w="0" w:type="auto"/>
            <w:vAlign w:val="center"/>
          </w:tcPr>
          <w:p w14:paraId="13BAA6E0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0" w:type="auto"/>
            <w:vAlign w:val="center"/>
          </w:tcPr>
          <w:p w14:paraId="7AA091B9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OASA</w:t>
            </w:r>
          </w:p>
        </w:tc>
        <w:tc>
          <w:tcPr>
            <w:tcW w:w="0" w:type="auto"/>
            <w:vAlign w:val="center"/>
          </w:tcPr>
          <w:p w14:paraId="7D0368CE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PT Protech Mitra Perkasa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  <w:tr w:rsidR="00DF2DFC" w:rsidRPr="005814C8" w14:paraId="73CA64C9" w14:textId="77777777" w:rsidTr="00420997">
        <w:tc>
          <w:tcPr>
            <w:tcW w:w="0" w:type="auto"/>
            <w:vAlign w:val="center"/>
          </w:tcPr>
          <w:p w14:paraId="3E4296C3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0" w:type="auto"/>
            <w:vAlign w:val="center"/>
          </w:tcPr>
          <w:p w14:paraId="1B9E93E7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KBLV</w:t>
            </w:r>
          </w:p>
        </w:tc>
        <w:tc>
          <w:tcPr>
            <w:tcW w:w="0" w:type="auto"/>
            <w:vAlign w:val="center"/>
          </w:tcPr>
          <w:p w14:paraId="2D9CCF53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PT First Media</w:t>
            </w:r>
          </w:p>
        </w:tc>
      </w:tr>
      <w:tr w:rsidR="00DF2DFC" w:rsidRPr="005814C8" w14:paraId="210539C6" w14:textId="77777777" w:rsidTr="00420997">
        <w:tc>
          <w:tcPr>
            <w:tcW w:w="0" w:type="auto"/>
            <w:vAlign w:val="center"/>
          </w:tcPr>
          <w:p w14:paraId="368977B8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0" w:type="auto"/>
            <w:vAlign w:val="center"/>
          </w:tcPr>
          <w:p w14:paraId="52C29BB2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CENT</w:t>
            </w:r>
          </w:p>
        </w:tc>
        <w:tc>
          <w:tcPr>
            <w:tcW w:w="0" w:type="auto"/>
            <w:vAlign w:val="center"/>
          </w:tcPr>
          <w:p w14:paraId="0EDBCAF1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PT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Centratama</w:t>
            </w:r>
            <w:proofErr w:type="spellEnd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 Telekomunikasi Indonesia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  <w:tr w:rsidR="00DF2DFC" w:rsidRPr="005814C8" w14:paraId="0E067FA0" w14:textId="77777777" w:rsidTr="00420997">
        <w:tc>
          <w:tcPr>
            <w:tcW w:w="0" w:type="auto"/>
            <w:vAlign w:val="center"/>
          </w:tcPr>
          <w:p w14:paraId="60861993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0" w:type="auto"/>
            <w:vAlign w:val="center"/>
          </w:tcPr>
          <w:p w14:paraId="13900288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GHON</w:t>
            </w:r>
          </w:p>
        </w:tc>
        <w:tc>
          <w:tcPr>
            <w:tcW w:w="0" w:type="auto"/>
            <w:vAlign w:val="center"/>
          </w:tcPr>
          <w:p w14:paraId="16BDE4FD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PT Gihon Telekomunikasi Indonesia</w:t>
            </w:r>
          </w:p>
        </w:tc>
      </w:tr>
      <w:tr w:rsidR="00DF2DFC" w:rsidRPr="005814C8" w14:paraId="3C758DC8" w14:textId="77777777" w:rsidTr="00420997">
        <w:tc>
          <w:tcPr>
            <w:tcW w:w="0" w:type="auto"/>
            <w:vAlign w:val="center"/>
          </w:tcPr>
          <w:p w14:paraId="2A5ADC11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0" w:type="auto"/>
            <w:vAlign w:val="center"/>
          </w:tcPr>
          <w:p w14:paraId="7AB941D4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IBST</w:t>
            </w:r>
          </w:p>
        </w:tc>
        <w:tc>
          <w:tcPr>
            <w:tcW w:w="0" w:type="auto"/>
            <w:vAlign w:val="center"/>
          </w:tcPr>
          <w:p w14:paraId="301F5110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PT Inti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Bangun</w:t>
            </w:r>
            <w:proofErr w:type="spellEnd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 Sejahtera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  <w:tr w:rsidR="00DF2DFC" w:rsidRPr="005814C8" w14:paraId="3A62D803" w14:textId="77777777" w:rsidTr="00420997">
        <w:tc>
          <w:tcPr>
            <w:tcW w:w="0" w:type="auto"/>
            <w:vAlign w:val="center"/>
          </w:tcPr>
          <w:p w14:paraId="04CD09A0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0" w:type="auto"/>
            <w:vAlign w:val="center"/>
          </w:tcPr>
          <w:p w14:paraId="48F6FC0B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FREN</w:t>
            </w:r>
          </w:p>
        </w:tc>
        <w:tc>
          <w:tcPr>
            <w:tcW w:w="0" w:type="auto"/>
            <w:vAlign w:val="center"/>
          </w:tcPr>
          <w:p w14:paraId="462FFF52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PT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Smartfren</w:t>
            </w:r>
            <w:proofErr w:type="spellEnd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 Telecom</w:t>
            </w:r>
          </w:p>
        </w:tc>
      </w:tr>
      <w:tr w:rsidR="00DF2DFC" w:rsidRPr="005814C8" w14:paraId="47494C9E" w14:textId="77777777" w:rsidTr="00420997">
        <w:tc>
          <w:tcPr>
            <w:tcW w:w="0" w:type="auto"/>
            <w:vAlign w:val="center"/>
          </w:tcPr>
          <w:p w14:paraId="7D05C227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0" w:type="auto"/>
            <w:vAlign w:val="center"/>
          </w:tcPr>
          <w:p w14:paraId="60F654EB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LINK</w:t>
            </w:r>
          </w:p>
        </w:tc>
        <w:tc>
          <w:tcPr>
            <w:tcW w:w="0" w:type="auto"/>
            <w:vAlign w:val="center"/>
          </w:tcPr>
          <w:p w14:paraId="652493DC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PT Link Net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  <w:tr w:rsidR="00DF2DFC" w:rsidRPr="005814C8" w14:paraId="67510BAE" w14:textId="77777777" w:rsidTr="00420997">
        <w:tc>
          <w:tcPr>
            <w:tcW w:w="0" w:type="auto"/>
            <w:vAlign w:val="center"/>
          </w:tcPr>
          <w:p w14:paraId="620D203D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0" w:type="auto"/>
            <w:vAlign w:val="center"/>
          </w:tcPr>
          <w:p w14:paraId="2C9AB202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BIG</w:t>
            </w:r>
          </w:p>
        </w:tc>
        <w:tc>
          <w:tcPr>
            <w:tcW w:w="0" w:type="auto"/>
            <w:vAlign w:val="center"/>
          </w:tcPr>
          <w:p w14:paraId="45ABB524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PT Tower Bersama Infrastructure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  <w:tr w:rsidR="00DF2DFC" w:rsidRPr="005814C8" w14:paraId="1BF0DF7D" w14:textId="77777777" w:rsidTr="00420997">
        <w:tc>
          <w:tcPr>
            <w:tcW w:w="0" w:type="auto"/>
            <w:vAlign w:val="center"/>
          </w:tcPr>
          <w:p w14:paraId="2B39F7BE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0" w:type="auto"/>
            <w:vAlign w:val="center"/>
          </w:tcPr>
          <w:p w14:paraId="69E1EC38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ISAT</w:t>
            </w:r>
          </w:p>
        </w:tc>
        <w:tc>
          <w:tcPr>
            <w:tcW w:w="0" w:type="auto"/>
            <w:vAlign w:val="center"/>
          </w:tcPr>
          <w:p w14:paraId="1B300307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PT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Indosat</w:t>
            </w:r>
            <w:proofErr w:type="spellEnd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  <w:tr w:rsidR="00DF2DFC" w:rsidRPr="005814C8" w14:paraId="1E96047B" w14:textId="77777777" w:rsidTr="00420997">
        <w:tc>
          <w:tcPr>
            <w:tcW w:w="0" w:type="auto"/>
            <w:vAlign w:val="center"/>
          </w:tcPr>
          <w:p w14:paraId="02BA7DE1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0" w:type="auto"/>
            <w:vAlign w:val="center"/>
          </w:tcPr>
          <w:p w14:paraId="477BCE72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 EXCL</w:t>
            </w:r>
          </w:p>
        </w:tc>
        <w:tc>
          <w:tcPr>
            <w:tcW w:w="0" w:type="auto"/>
            <w:vAlign w:val="center"/>
          </w:tcPr>
          <w:p w14:paraId="73ABBD9C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PT XL Axiata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  <w:tr w:rsidR="00DF2DFC" w:rsidRPr="005814C8" w14:paraId="48E0FBF3" w14:textId="77777777" w:rsidTr="00420997">
        <w:tc>
          <w:tcPr>
            <w:tcW w:w="0" w:type="auto"/>
            <w:vAlign w:val="center"/>
          </w:tcPr>
          <w:p w14:paraId="7C36B16E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0" w:type="auto"/>
            <w:vAlign w:val="center"/>
          </w:tcPr>
          <w:p w14:paraId="5941C57E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LKM</w:t>
            </w:r>
          </w:p>
        </w:tc>
        <w:tc>
          <w:tcPr>
            <w:tcW w:w="0" w:type="auto"/>
            <w:vAlign w:val="center"/>
          </w:tcPr>
          <w:p w14:paraId="4B42486B" w14:textId="77777777" w:rsidR="00DF2DFC" w:rsidRPr="005814C8" w:rsidRDefault="00DF2DFC" w:rsidP="00420997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PT Telkom Indonesia </w:t>
            </w: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</w:tbl>
    <w:p w14:paraId="7A2E734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firstLine="22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5814C8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5814C8">
        <w:rPr>
          <w:rFonts w:ascii="Times New Roman" w:hAnsi="Times New Roman" w:cs="Times New Roman"/>
          <w:sz w:val="24"/>
          <w:szCs w:val="24"/>
        </w:rPr>
        <w:t xml:space="preserve"> Bursa </w:t>
      </w:r>
      <w:proofErr w:type="spellStart"/>
      <w:r w:rsidRPr="005814C8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Indonesia 2023</w:t>
      </w:r>
      <w:r w:rsidRPr="005814C8">
        <w:rPr>
          <w:rFonts w:ascii="Times New Roman" w:hAnsi="Times New Roman" w:cs="Times New Roman"/>
          <w:sz w:val="24"/>
          <w:szCs w:val="24"/>
        </w:rPr>
        <w:br w:type="page"/>
      </w:r>
    </w:p>
    <w:p w14:paraId="6308D74F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4" w:name="_Toc135788055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Indikator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gungkapan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CSR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Menurut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GRI-G4</w:t>
      </w:r>
      <w:bookmarkEnd w:id="4"/>
    </w:p>
    <w:p w14:paraId="6538E935" w14:textId="77777777" w:rsidR="00DF2DFC" w:rsidRPr="005814C8" w:rsidRDefault="00DF2DFC" w:rsidP="00DF2DFC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0E5B7FC0" wp14:editId="67409EB2">
            <wp:extent cx="4972050" cy="7807921"/>
            <wp:effectExtent l="0" t="0" r="0" b="3175"/>
            <wp:docPr id="2311474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lum bright="-20000"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47" r="5957" b="4842"/>
                    <a:stretch/>
                  </pic:blipFill>
                  <pic:spPr bwMode="auto">
                    <a:xfrm>
                      <a:off x="0" y="0"/>
                      <a:ext cx="4983351" cy="7825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578B9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5150A7A" wp14:editId="033FAECF">
            <wp:extent cx="4961833" cy="8371251"/>
            <wp:effectExtent l="0" t="0" r="0" b="0"/>
            <wp:docPr id="78983665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lum bright="-20000"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70" t="2343" r="7164" b="1768"/>
                    <a:stretch/>
                  </pic:blipFill>
                  <pic:spPr bwMode="auto">
                    <a:xfrm>
                      <a:off x="0" y="0"/>
                      <a:ext cx="4973734" cy="8391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930AE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D21EF6D" wp14:editId="59EAF33A">
            <wp:extent cx="4820133" cy="7809892"/>
            <wp:effectExtent l="0" t="0" r="0" b="635"/>
            <wp:docPr id="72177160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lum bright="-20000"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92" t="3170" r="7872" b="2862"/>
                    <a:stretch/>
                  </pic:blipFill>
                  <pic:spPr bwMode="auto">
                    <a:xfrm>
                      <a:off x="0" y="0"/>
                      <a:ext cx="4829516" cy="7825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171598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4A4267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581E59E" wp14:editId="0352A74F">
            <wp:extent cx="4832820" cy="7922904"/>
            <wp:effectExtent l="0" t="0" r="6350" b="1905"/>
            <wp:docPr id="189664514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lum bright="-20000"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92" t="3741" r="7872" b="2735"/>
                    <a:stretch/>
                  </pic:blipFill>
                  <pic:spPr bwMode="auto">
                    <a:xfrm>
                      <a:off x="0" y="0"/>
                      <a:ext cx="4837616" cy="79307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653AB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14E92B10" wp14:editId="5025C27B">
            <wp:extent cx="4809507" cy="7964048"/>
            <wp:effectExtent l="0" t="0" r="0" b="0"/>
            <wp:docPr id="99849929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lum bright="-20000"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90" t="3796" r="7165" b="3430"/>
                    <a:stretch/>
                  </pic:blipFill>
                  <pic:spPr bwMode="auto">
                    <a:xfrm>
                      <a:off x="0" y="0"/>
                      <a:ext cx="4812889" cy="79696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8A45E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53A2C5F8" wp14:editId="26919A68">
            <wp:extent cx="4916385" cy="8080403"/>
            <wp:effectExtent l="0" t="0" r="0" b="0"/>
            <wp:docPr id="116775734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lum bright="-20000"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91" t="3220" r="6223" b="2790"/>
                    <a:stretch/>
                  </pic:blipFill>
                  <pic:spPr bwMode="auto">
                    <a:xfrm>
                      <a:off x="0" y="0"/>
                      <a:ext cx="4923361" cy="80918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A7F34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3ADD3D0E" wp14:editId="547C218B">
            <wp:extent cx="4994137" cy="2173185"/>
            <wp:effectExtent l="0" t="0" r="0" b="0"/>
            <wp:docPr id="967155629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lum bright="-20000"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63" t="12481" r="4794" b="5608"/>
                    <a:stretch/>
                  </pic:blipFill>
                  <pic:spPr bwMode="auto">
                    <a:xfrm>
                      <a:off x="0" y="0"/>
                      <a:ext cx="5009439" cy="2179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5814C8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B2CAE28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5" w:name="_Toc135788056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hitungan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5814C8">
        <w:rPr>
          <w:rFonts w:ascii="Times New Roman" w:hAnsi="Times New Roman" w:cs="Times New Roman"/>
          <w:b/>
          <w:bCs/>
          <w:color w:val="auto"/>
          <w:sz w:val="24"/>
          <w:szCs w:val="24"/>
        </w:rPr>
        <w:t>Total Asset Turn Over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iode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2018-2022</w:t>
      </w:r>
      <w:bookmarkEnd w:id="5"/>
    </w:p>
    <w:p w14:paraId="6C21F352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 xml:space="preserve">Total Asset Turn Over </m:t>
          </m:r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(TATO)</m:t>
          </m:r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b/>
                  <w:bCs/>
                  <w:iCs/>
                  <w:sz w:val="24"/>
                  <w:szCs w:val="24"/>
                </w:rPr>
              </m:ctrlPr>
            </m:fPr>
            <m:num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Penjualan</m:t>
              </m:r>
            </m:num>
            <m:den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Total Aktiva</m:t>
              </m:r>
            </m:den>
          </m:f>
        </m:oMath>
      </m:oMathPara>
    </w:p>
    <w:tbl>
      <w:tblPr>
        <w:tblW w:w="0" w:type="auto"/>
        <w:tblInd w:w="-289" w:type="dxa"/>
        <w:tblLook w:val="04A0" w:firstRow="1" w:lastRow="0" w:firstColumn="1" w:lastColumn="0" w:noHBand="0" w:noVBand="1"/>
      </w:tblPr>
      <w:tblGrid>
        <w:gridCol w:w="1038"/>
        <w:gridCol w:w="1430"/>
        <w:gridCol w:w="2136"/>
        <w:gridCol w:w="2136"/>
        <w:gridCol w:w="1476"/>
      </w:tblGrid>
      <w:tr w:rsidR="00DF2DFC" w:rsidRPr="005814C8" w14:paraId="1AE33D70" w14:textId="77777777" w:rsidTr="00420997">
        <w:trPr>
          <w:trHeight w:val="315"/>
          <w:tblHeader/>
        </w:trPr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8072D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ahun</w:t>
            </w:r>
            <w:proofErr w:type="spellEnd"/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3A60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ode</w:t>
            </w:r>
          </w:p>
          <w:p w14:paraId="33C4823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rusahaan</w:t>
            </w:r>
          </w:p>
        </w:tc>
        <w:tc>
          <w:tcPr>
            <w:tcW w:w="21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3D8E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njualan</w:t>
            </w:r>
            <w:proofErr w:type="spellEnd"/>
          </w:p>
        </w:tc>
        <w:tc>
          <w:tcPr>
            <w:tcW w:w="21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447B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Total </w:t>
            </w: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Aktiv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F393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ATO</w:t>
            </w:r>
          </w:p>
        </w:tc>
      </w:tr>
      <w:tr w:rsidR="00DF2DFC" w:rsidRPr="005814C8" w14:paraId="031E56CB" w14:textId="77777777" w:rsidTr="00420997">
        <w:trPr>
          <w:trHeight w:val="315"/>
        </w:trPr>
        <w:tc>
          <w:tcPr>
            <w:tcW w:w="103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1AB8C3B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18</w:t>
            </w: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9D9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D003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.829.336.499</w:t>
            </w:r>
          </w:p>
        </w:tc>
        <w:tc>
          <w:tcPr>
            <w:tcW w:w="21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F182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.775.196.6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E4A8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68052167</w:t>
            </w:r>
          </w:p>
        </w:tc>
      </w:tr>
      <w:tr w:rsidR="00DF2DFC" w:rsidRPr="005814C8" w14:paraId="526CFB2D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DF468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2923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1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1227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83.27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36C0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026.6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3D8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9935312</w:t>
            </w:r>
          </w:p>
        </w:tc>
      </w:tr>
      <w:tr w:rsidR="00DF2DFC" w:rsidRPr="005814C8" w14:paraId="09343080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9ECCFF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29EF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9C6C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1.16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B474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207.3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9AB0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3852196</w:t>
            </w:r>
          </w:p>
        </w:tc>
      </w:tr>
      <w:tr w:rsidR="00DF2DFC" w:rsidRPr="005814C8" w14:paraId="35AC9769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2354E0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E5C5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98FF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8.699.90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48AB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5.156.7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B3B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240511</w:t>
            </w:r>
          </w:p>
        </w:tc>
      </w:tr>
      <w:tr w:rsidR="00DF2DFC" w:rsidRPr="005814C8" w14:paraId="431A84AB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93961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D3FF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CAF5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97.612.636.30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0768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725.601.132.4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0CB0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6186769</w:t>
            </w:r>
          </w:p>
        </w:tc>
      </w:tr>
      <w:tr w:rsidR="00DF2DFC" w:rsidRPr="005814C8" w14:paraId="42C03523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B6070E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762F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DA2D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490.311.128.55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CA94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.213.595.077.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627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17752015</w:t>
            </w:r>
          </w:p>
        </w:tc>
      </w:tr>
      <w:tr w:rsidR="00DF2DFC" w:rsidRPr="005814C8" w14:paraId="236BB06A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2C35C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548F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CA8E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728.36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7C3D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023.6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0CB8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618958296</w:t>
            </w:r>
          </w:p>
        </w:tc>
      </w:tr>
      <w:tr w:rsidR="00DF2DFC" w:rsidRPr="005814C8" w14:paraId="7C01D0AD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55B8DD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DB8A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13A5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318.137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77EA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.113.7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3D51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8319521</w:t>
            </w:r>
          </w:p>
        </w:tc>
      </w:tr>
      <w:tr w:rsidR="00DF2DFC" w:rsidRPr="005814C8" w14:paraId="5E28B322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CAF857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F1EF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488C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.139.55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0355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3.139.5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A94B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35448454</w:t>
            </w:r>
          </w:p>
        </w:tc>
      </w:tr>
      <w:tr w:rsidR="00DF2DFC" w:rsidRPr="005814C8" w14:paraId="5057C63F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A6CFA1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31CE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13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9580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.938.81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323F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7.613.9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88F2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9814681</w:t>
            </w:r>
          </w:p>
        </w:tc>
      </w:tr>
      <w:tr w:rsidR="00DF2DFC" w:rsidRPr="005814C8" w14:paraId="0D67C00E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5D300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0898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56D9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0.78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A4FB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6.1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0DDB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634270306</w:t>
            </w:r>
          </w:p>
        </w:tc>
      </w:tr>
      <w:tr w:rsidR="00DF2DFC" w:rsidRPr="005814C8" w14:paraId="36A4E982" w14:textId="77777777" w:rsidTr="00420997">
        <w:trPr>
          <w:trHeight w:val="315"/>
        </w:trPr>
        <w:tc>
          <w:tcPr>
            <w:tcW w:w="10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3FA07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19</w:t>
            </w:r>
          </w:p>
          <w:p w14:paraId="03FCDF96" w14:textId="77777777" w:rsidR="00DF2DFC" w:rsidRPr="005814C8" w:rsidRDefault="00DF2DFC" w:rsidP="0042099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  <w:p w14:paraId="171A40DB" w14:textId="77777777" w:rsidR="00DF2DFC" w:rsidRPr="005814C8" w:rsidRDefault="00DF2DFC" w:rsidP="0042099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  <w:p w14:paraId="6536D059" w14:textId="77777777" w:rsidR="00DF2DFC" w:rsidRPr="005814C8" w:rsidRDefault="00DF2DFC" w:rsidP="0042099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E3C86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C5B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.875.355.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C6B6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7.359.872.5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0E9C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56321799</w:t>
            </w:r>
          </w:p>
        </w:tc>
      </w:tr>
      <w:tr w:rsidR="00DF2DFC" w:rsidRPr="005814C8" w14:paraId="2C0C1F5C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9EE9E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7F4BC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B18F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8.90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A79E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174.4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269A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34693592</w:t>
            </w:r>
          </w:p>
        </w:tc>
      </w:tr>
      <w:tr w:rsidR="00DF2DFC" w:rsidRPr="005814C8" w14:paraId="10FA274F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81BD1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388E3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4FD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31.777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E5A2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729.0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4B11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5184964</w:t>
            </w:r>
          </w:p>
        </w:tc>
      </w:tr>
      <w:tr w:rsidR="00DF2DFC" w:rsidRPr="005814C8" w14:paraId="148C933A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7C2A96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EA055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B155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5.935.417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FBDA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40.433.2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B3E9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6577813</w:t>
            </w:r>
          </w:p>
        </w:tc>
      </w:tr>
      <w:tr w:rsidR="00DF2DFC" w:rsidRPr="005814C8" w14:paraId="053BD7C9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F8DB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0130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996D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87.963.086.355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C5FE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.893.030.992.7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87BA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2338839</w:t>
            </w:r>
          </w:p>
        </w:tc>
      </w:tr>
      <w:tr w:rsidR="00DF2DFC" w:rsidRPr="005814C8" w14:paraId="6F86741E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3D1FD1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E6D7E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5D1D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987.804.620.57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0414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.650.462.178.3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4492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5271927</w:t>
            </w:r>
          </w:p>
        </w:tc>
      </w:tr>
      <w:tr w:rsidR="00DF2DFC" w:rsidRPr="005814C8" w14:paraId="198F8D12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2189C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AF59E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8DF1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755.26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4407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652.9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9E26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64448621</w:t>
            </w:r>
          </w:p>
        </w:tc>
      </w:tr>
      <w:tr w:rsidR="00DF2DFC" w:rsidRPr="005814C8" w14:paraId="788DE387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323A47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6A04A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28D0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698.74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955A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.871.7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6E6B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2202194</w:t>
            </w:r>
          </w:p>
        </w:tc>
      </w:tr>
      <w:tr w:rsidR="00DF2DFC" w:rsidRPr="005814C8" w14:paraId="782AEB2D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5EA53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F4C32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EEA4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117.533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FB5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.813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B850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15798211</w:t>
            </w:r>
          </w:p>
        </w:tc>
      </w:tr>
      <w:tr w:rsidR="00DF2DFC" w:rsidRPr="005814C8" w14:paraId="74268B19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18D1FC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09B81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8222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.132.62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3C75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.725.2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2B71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00678056</w:t>
            </w:r>
          </w:p>
        </w:tc>
      </w:tr>
      <w:tr w:rsidR="00DF2DFC" w:rsidRPr="005814C8" w14:paraId="436D2041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B3428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0D20D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0ECF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5.567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F569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1.2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97B5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612848541</w:t>
            </w:r>
          </w:p>
        </w:tc>
      </w:tr>
      <w:tr w:rsidR="00DF2DFC" w:rsidRPr="005814C8" w14:paraId="7E3509FB" w14:textId="77777777" w:rsidTr="00420997">
        <w:trPr>
          <w:trHeight w:val="315"/>
        </w:trPr>
        <w:tc>
          <w:tcPr>
            <w:tcW w:w="10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7B36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DA510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2B2D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211.712.3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29D6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.840.047.7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DF32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25869152</w:t>
            </w:r>
          </w:p>
        </w:tc>
      </w:tr>
      <w:tr w:rsidR="00DF2DFC" w:rsidRPr="005814C8" w14:paraId="776E6080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3CCEFF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1E0A3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B41D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8.697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8B46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606.0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CFC0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28564284</w:t>
            </w:r>
          </w:p>
        </w:tc>
      </w:tr>
      <w:tr w:rsidR="00DF2DFC" w:rsidRPr="005814C8" w14:paraId="060038D5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79105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751E4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7F5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96.04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8737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629.1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28E0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3665227</w:t>
            </w:r>
          </w:p>
        </w:tc>
      </w:tr>
      <w:tr w:rsidR="00DF2DFC" w:rsidRPr="005814C8" w14:paraId="3A9B9247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190E80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21DAD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527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3.056.43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81DB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27.628.5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9616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72851011</w:t>
            </w:r>
          </w:p>
        </w:tc>
      </w:tr>
      <w:tr w:rsidR="00DF2DFC" w:rsidRPr="005814C8" w14:paraId="15D34D98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D47750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62439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8105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122.276.247.13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77F3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.412.826.253.2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8683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7778255</w:t>
            </w:r>
          </w:p>
        </w:tc>
      </w:tr>
      <w:tr w:rsidR="00DF2DFC" w:rsidRPr="005814C8" w14:paraId="1D1F2609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6546F7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464C9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4A3C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.407.882.876.39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B02B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.684.276.546.0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4445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3196557</w:t>
            </w:r>
          </w:p>
        </w:tc>
      </w:tr>
      <w:tr w:rsidR="00DF2DFC" w:rsidRPr="005814C8" w14:paraId="545C980D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F02EBF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23C5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572B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047.96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DC7F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799.8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D3CA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18982851</w:t>
            </w:r>
          </w:p>
        </w:tc>
      </w:tr>
      <w:tr w:rsidR="00DF2DFC" w:rsidRPr="005814C8" w14:paraId="2B7296C7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F420C3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B0CC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6A2C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327.68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FC7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.521.3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5C7E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5878941</w:t>
            </w:r>
          </w:p>
        </w:tc>
      </w:tr>
      <w:tr w:rsidR="00DF2DFC" w:rsidRPr="005814C8" w14:paraId="367B129A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60F0A1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01E35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CB25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.925.66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387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.778.7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1508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4482672</w:t>
            </w:r>
          </w:p>
        </w:tc>
      </w:tr>
      <w:tr w:rsidR="00DF2DFC" w:rsidRPr="005814C8" w14:paraId="45DA5F89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A85636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434ED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57C6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009.095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363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7.744.7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8246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83927566</w:t>
            </w:r>
          </w:p>
        </w:tc>
      </w:tr>
      <w:tr w:rsidR="00DF2DFC" w:rsidRPr="005814C8" w14:paraId="6984181A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8FE0D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24CC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988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6.46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2E88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6.9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EA59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52605257</w:t>
            </w:r>
          </w:p>
        </w:tc>
      </w:tr>
      <w:tr w:rsidR="00DF2DFC" w:rsidRPr="005814C8" w14:paraId="56265008" w14:textId="77777777" w:rsidTr="00420997">
        <w:trPr>
          <w:trHeight w:val="315"/>
        </w:trPr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9D93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73A4C0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8448A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410.781.85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E3A51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7.872.481.8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40C08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1247233</w:t>
            </w:r>
          </w:p>
        </w:tc>
      </w:tr>
      <w:tr w:rsidR="00DF2DFC" w:rsidRPr="005814C8" w14:paraId="6548A089" w14:textId="77777777" w:rsidTr="00420997">
        <w:trPr>
          <w:trHeight w:val="315"/>
        </w:trPr>
        <w:tc>
          <w:tcPr>
            <w:tcW w:w="10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D939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6F2C2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FE7C8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1.8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FB6FF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585.2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03A11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33106358</w:t>
            </w:r>
          </w:p>
        </w:tc>
      </w:tr>
      <w:tr w:rsidR="00DF2DFC" w:rsidRPr="005814C8" w14:paraId="65CA5DD1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43A1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38A38E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B5A05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193.097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D489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696.9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9ED12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5009545</w:t>
            </w:r>
          </w:p>
        </w:tc>
      </w:tr>
      <w:tr w:rsidR="00DF2DFC" w:rsidRPr="005814C8" w14:paraId="29532911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7E11E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82029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A9563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4.920.51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E024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21.478.6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8B414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61452732</w:t>
            </w:r>
          </w:p>
        </w:tc>
      </w:tr>
      <w:tr w:rsidR="00DF2DFC" w:rsidRPr="005814C8" w14:paraId="3A823369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5B2B8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2A2607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5AAD1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75.211.333.35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AEFD4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.547.133.662.2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36A5C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2147028</w:t>
            </w:r>
          </w:p>
        </w:tc>
      </w:tr>
      <w:tr w:rsidR="00DF2DFC" w:rsidRPr="005814C8" w14:paraId="598AE6A0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FB098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CA862D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E4CF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.456.828.821.565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EC37C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.357.849.742.8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25A07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1174986</w:t>
            </w:r>
          </w:p>
        </w:tc>
      </w:tr>
      <w:tr w:rsidR="00DF2DFC" w:rsidRPr="005814C8" w14:paraId="1E4D6149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BE74B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58FB2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AF3B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464.9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89701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.746.8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9EFC9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58084391</w:t>
            </w:r>
          </w:p>
        </w:tc>
      </w:tr>
      <w:tr w:rsidR="00DF2DFC" w:rsidRPr="005814C8" w14:paraId="4E42CA5E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99EF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984E7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06323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179.58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C1812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.870.4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83D9A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7588245</w:t>
            </w:r>
          </w:p>
        </w:tc>
      </w:tr>
      <w:tr w:rsidR="00DF2DFC" w:rsidRPr="005814C8" w14:paraId="18C89C67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5A500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ABD6B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E2F45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.388.31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C5584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.397.1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D829C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95106042</w:t>
            </w:r>
          </w:p>
        </w:tc>
      </w:tr>
      <w:tr w:rsidR="00DF2DFC" w:rsidRPr="005814C8" w14:paraId="42D3C167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24E9D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A2CCA4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59F8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754.05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97F71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2.753.2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EE377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67736675</w:t>
            </w:r>
          </w:p>
        </w:tc>
      </w:tr>
      <w:tr w:rsidR="00DF2DFC" w:rsidRPr="005814C8" w14:paraId="24C9309E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AF642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3A2474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94FBC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3.21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8B054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7.1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56AA1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16660413</w:t>
            </w:r>
          </w:p>
        </w:tc>
      </w:tr>
      <w:tr w:rsidR="00DF2DFC" w:rsidRPr="005814C8" w14:paraId="5572A4B6" w14:textId="77777777" w:rsidTr="00420997">
        <w:trPr>
          <w:trHeight w:val="315"/>
        </w:trPr>
        <w:tc>
          <w:tcPr>
            <w:tcW w:w="10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5AF0A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CCEBC3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174E6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.808.504.4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2725F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3.778.291.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E7AA0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890919</w:t>
            </w:r>
          </w:p>
        </w:tc>
      </w:tr>
      <w:tr w:rsidR="00DF2DFC" w:rsidRPr="005814C8" w14:paraId="3438CA8C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A25AF9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2CED7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21BB9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0.413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25FBA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271.0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33185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0466607</w:t>
            </w:r>
          </w:p>
        </w:tc>
      </w:tr>
      <w:tr w:rsidR="00DF2DFC" w:rsidRPr="005814C8" w14:paraId="7E6E242F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BF1EA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C078C3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9ADF8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.320.07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7DAB0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.101.0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1666B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5420444</w:t>
            </w:r>
          </w:p>
        </w:tc>
      </w:tr>
      <w:tr w:rsidR="00DF2DFC" w:rsidRPr="005814C8" w14:paraId="246D08AF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26F0C6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93B592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D72A0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6.301.175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74C6C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156.622.8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FAB7E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61073405</w:t>
            </w:r>
          </w:p>
        </w:tc>
      </w:tr>
      <w:tr w:rsidR="00DF2DFC" w:rsidRPr="005814C8" w14:paraId="4D5E7AAB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5F2E22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1DB2E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9DCFF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88.236.706.06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3F605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.431.928.852.9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5FB2E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537796</w:t>
            </w:r>
          </w:p>
        </w:tc>
      </w:tr>
      <w:tr w:rsidR="00DF2DFC" w:rsidRPr="005814C8" w14:paraId="00931BC1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C94C18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1D1E00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8BD03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.202.578.877.95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BFDB3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.492.367.225.7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49DC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0955227</w:t>
            </w:r>
          </w:p>
        </w:tc>
      </w:tr>
      <w:tr w:rsidR="00DF2DFC" w:rsidRPr="005814C8" w14:paraId="6B3D2AFB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69C7DC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C92EE4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BDFB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370.78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331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.644.7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AB2F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75342063</w:t>
            </w:r>
          </w:p>
        </w:tc>
      </w:tr>
      <w:tr w:rsidR="00DF2DFC" w:rsidRPr="005814C8" w14:paraId="56D04F06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4A6DF6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D4AAB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A5E8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524.36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45A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.139.9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9DD3B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1237224</w:t>
            </w:r>
          </w:p>
        </w:tc>
      </w:tr>
      <w:tr w:rsidR="00DF2DFC" w:rsidRPr="005814C8" w14:paraId="2C409ED1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0748B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224CDA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3769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.752.3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1A15D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3.880.2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C3AFE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1053938</w:t>
            </w:r>
          </w:p>
        </w:tc>
      </w:tr>
      <w:tr w:rsidR="00DF2DFC" w:rsidRPr="005814C8" w14:paraId="3DC6E666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619869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C4D912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C6120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.141.99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AF863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7.277.7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BCD1B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3389935</w:t>
            </w:r>
          </w:p>
        </w:tc>
      </w:tr>
      <w:tr w:rsidR="00DF2DFC" w:rsidRPr="005814C8" w14:paraId="53349C68" w14:textId="77777777" w:rsidTr="00420997">
        <w:trPr>
          <w:trHeight w:val="315"/>
        </w:trPr>
        <w:tc>
          <w:tcPr>
            <w:tcW w:w="103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81AD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43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3E4F8F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2F10D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7.30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A4DE8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5.1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FA52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35284456</w:t>
            </w:r>
          </w:p>
        </w:tc>
      </w:tr>
    </w:tbl>
    <w:p w14:paraId="2461175A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BC99BCE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6" w:name="_Toc135788057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4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hitungan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Ukuran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Perusahaan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iode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2018-2022</w:t>
      </w:r>
      <w:bookmarkEnd w:id="6"/>
    </w:p>
    <w:p w14:paraId="406B0BF2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814C8">
        <w:rPr>
          <w:rFonts w:ascii="Times New Roman" w:hAnsi="Times New Roman" w:cs="Times New Roman"/>
          <w:b/>
          <w:bCs/>
          <w:sz w:val="24"/>
          <w:szCs w:val="24"/>
        </w:rPr>
        <w:t>Ukuran</w:t>
      </w:r>
      <w:proofErr w:type="spellEnd"/>
      <w:r w:rsidRPr="005814C8">
        <w:rPr>
          <w:rFonts w:ascii="Times New Roman" w:hAnsi="Times New Roman" w:cs="Times New Roman"/>
          <w:b/>
          <w:bCs/>
          <w:sz w:val="24"/>
          <w:szCs w:val="24"/>
        </w:rPr>
        <w:t xml:space="preserve"> Perusahaan = LN Total Asset</w:t>
      </w:r>
    </w:p>
    <w:tbl>
      <w:tblPr>
        <w:tblW w:w="0" w:type="auto"/>
        <w:tblInd w:w="1384" w:type="dxa"/>
        <w:tblLook w:val="04A0" w:firstRow="1" w:lastRow="0" w:firstColumn="1" w:lastColumn="0" w:noHBand="0" w:noVBand="1"/>
      </w:tblPr>
      <w:tblGrid>
        <w:gridCol w:w="897"/>
        <w:gridCol w:w="1430"/>
        <w:gridCol w:w="2136"/>
        <w:gridCol w:w="1476"/>
      </w:tblGrid>
      <w:tr w:rsidR="00DF2DFC" w:rsidRPr="005814C8" w14:paraId="2D0320F2" w14:textId="77777777" w:rsidTr="00420997">
        <w:trPr>
          <w:trHeight w:val="315"/>
          <w:tblHeader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6222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ahun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8E0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ode</w:t>
            </w:r>
          </w:p>
          <w:p w14:paraId="61D8658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rusahaa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C21F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otal Ase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001D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UP</w:t>
            </w:r>
          </w:p>
        </w:tc>
      </w:tr>
      <w:tr w:rsidR="00DF2DFC" w:rsidRPr="005814C8" w14:paraId="01A95171" w14:textId="77777777" w:rsidTr="00420997">
        <w:trPr>
          <w:trHeight w:val="315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3B23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8BAB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F53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.775.196.6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9792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,61048776</w:t>
            </w:r>
          </w:p>
        </w:tc>
      </w:tr>
      <w:tr w:rsidR="00DF2DFC" w:rsidRPr="005814C8" w14:paraId="7353DC1F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61D1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6C8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F528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026.6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E82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76521507</w:t>
            </w:r>
          </w:p>
        </w:tc>
      </w:tr>
      <w:tr w:rsidR="00DF2DFC" w:rsidRPr="005814C8" w14:paraId="2EEA8CFD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075D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4A3C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BBC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207.3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A23C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46558011</w:t>
            </w:r>
          </w:p>
        </w:tc>
      </w:tr>
      <w:tr w:rsidR="00DF2DFC" w:rsidRPr="005814C8" w14:paraId="55D20AA2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F92A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9510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757D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5.156.7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166D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,99998262</w:t>
            </w:r>
          </w:p>
        </w:tc>
      </w:tr>
      <w:tr w:rsidR="00DF2DFC" w:rsidRPr="005814C8" w14:paraId="575CFB75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ED73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36E8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46CE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725.601.132.4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2289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67556075</w:t>
            </w:r>
          </w:p>
        </w:tc>
      </w:tr>
      <w:tr w:rsidR="00DF2DFC" w:rsidRPr="005814C8" w14:paraId="4B58946B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78B0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E398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0E4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.213.595.077.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D815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,85840445</w:t>
            </w:r>
          </w:p>
        </w:tc>
      </w:tr>
      <w:tr w:rsidR="00DF2DFC" w:rsidRPr="005814C8" w14:paraId="607A34DD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2993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CFD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55B7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023.6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248A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61119747</w:t>
            </w:r>
          </w:p>
        </w:tc>
      </w:tr>
      <w:tr w:rsidR="00DF2DFC" w:rsidRPr="005814C8" w14:paraId="036C05F9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AE85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0143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46E2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.113.7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3994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18672103</w:t>
            </w:r>
          </w:p>
        </w:tc>
      </w:tr>
      <w:tr w:rsidR="00DF2DFC" w:rsidRPr="005814C8" w14:paraId="66B201CA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DD86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2E08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D368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3.139.5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0859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78843273</w:t>
            </w:r>
          </w:p>
        </w:tc>
      </w:tr>
      <w:tr w:rsidR="00DF2DFC" w:rsidRPr="005814C8" w14:paraId="56F0F33E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B9FF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48AB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978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7.613.9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FA16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86927535</w:t>
            </w:r>
          </w:p>
        </w:tc>
      </w:tr>
      <w:tr w:rsidR="00DF2DFC" w:rsidRPr="005814C8" w14:paraId="5AF7A70F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07C2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97837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C298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6.1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2E99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23658245</w:t>
            </w:r>
          </w:p>
        </w:tc>
      </w:tr>
      <w:tr w:rsidR="00DF2DFC" w:rsidRPr="005814C8" w14:paraId="36333D6D" w14:textId="77777777" w:rsidTr="00420997">
        <w:trPr>
          <w:trHeight w:val="315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0D18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3E5A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E83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7.359.872.5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C54F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,58104114</w:t>
            </w:r>
          </w:p>
        </w:tc>
      </w:tr>
      <w:tr w:rsidR="00DF2DFC" w:rsidRPr="005814C8" w14:paraId="39407CF5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847F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D2ED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9ACD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174.4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989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78604293</w:t>
            </w:r>
          </w:p>
        </w:tc>
      </w:tr>
      <w:tr w:rsidR="00DF2DFC" w:rsidRPr="005814C8" w14:paraId="00A6B4AB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6954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9893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1639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729.0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6473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56106639</w:t>
            </w:r>
          </w:p>
        </w:tc>
      </w:tr>
      <w:tr w:rsidR="00DF2DFC" w:rsidRPr="005814C8" w14:paraId="72F280A2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DB3B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3C0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F323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40.433.2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54B3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,42274603</w:t>
            </w:r>
          </w:p>
        </w:tc>
      </w:tr>
      <w:tr w:rsidR="00DF2DFC" w:rsidRPr="005814C8" w14:paraId="71308572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DC9A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ED16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366C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.893.030.992.7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AD9C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81628905</w:t>
            </w:r>
          </w:p>
        </w:tc>
      </w:tr>
      <w:tr w:rsidR="00DF2DFC" w:rsidRPr="005814C8" w14:paraId="65EC50FD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C59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FA3E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FD81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.650.462.178.3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2D2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,95066356</w:t>
            </w:r>
          </w:p>
        </w:tc>
      </w:tr>
      <w:tr w:rsidR="00DF2DFC" w:rsidRPr="005814C8" w14:paraId="5B30C4AF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BE50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F408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C1B5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652.9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2BD3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71057453</w:t>
            </w:r>
          </w:p>
        </w:tc>
      </w:tr>
      <w:tr w:rsidR="00DF2DFC" w:rsidRPr="005814C8" w14:paraId="0C943B40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65D2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019A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5D56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.871.7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84B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24535079</w:t>
            </w:r>
          </w:p>
        </w:tc>
      </w:tr>
      <w:tr w:rsidR="00DF2DFC" w:rsidRPr="005814C8" w14:paraId="52D1C560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1B50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9CE6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FA2C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.813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56F7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95567262</w:t>
            </w:r>
          </w:p>
        </w:tc>
      </w:tr>
      <w:tr w:rsidR="00DF2DFC" w:rsidRPr="005814C8" w14:paraId="29F96574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DE6F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26B9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591B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.725.2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3CC8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95427451</w:t>
            </w:r>
          </w:p>
        </w:tc>
      </w:tr>
      <w:tr w:rsidR="00DF2DFC" w:rsidRPr="005814C8" w14:paraId="3CF59B3F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5DEE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4C32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0298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1.2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50E6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30685871</w:t>
            </w:r>
          </w:p>
        </w:tc>
      </w:tr>
      <w:tr w:rsidR="00DF2DFC" w:rsidRPr="005814C8" w14:paraId="5FE2D8E1" w14:textId="77777777" w:rsidTr="00420997">
        <w:trPr>
          <w:trHeight w:val="315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18AF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D0B3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2E1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.840.047.7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81D8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,5700044</w:t>
            </w:r>
          </w:p>
        </w:tc>
      </w:tr>
      <w:tr w:rsidR="00DF2DFC" w:rsidRPr="005814C8" w14:paraId="78BCA946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719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D298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F5F5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606.0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935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703496</w:t>
            </w:r>
          </w:p>
        </w:tc>
      </w:tr>
      <w:tr w:rsidR="00DF2DFC" w:rsidRPr="005814C8" w14:paraId="7D2F0F1F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6DF8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B57F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AE25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629.1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B141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84748739</w:t>
            </w:r>
          </w:p>
        </w:tc>
      </w:tr>
      <w:tr w:rsidR="00DF2DFC" w:rsidRPr="005814C8" w14:paraId="3C06E6CE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404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760E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DD41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27.628.5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D489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,53407505</w:t>
            </w:r>
          </w:p>
        </w:tc>
      </w:tr>
      <w:tr w:rsidR="00DF2DFC" w:rsidRPr="005814C8" w14:paraId="059FB189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142C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BB3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8418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.412.826.253.2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73A2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97405946</w:t>
            </w:r>
          </w:p>
        </w:tc>
      </w:tr>
      <w:tr w:rsidR="00DF2DFC" w:rsidRPr="005814C8" w14:paraId="66ED6059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A786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B25D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7C26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.684.276.546.0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A020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,28645434</w:t>
            </w:r>
          </w:p>
        </w:tc>
      </w:tr>
      <w:tr w:rsidR="00DF2DFC" w:rsidRPr="005814C8" w14:paraId="6039FE08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615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48FB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9950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799.8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60C1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86960903</w:t>
            </w:r>
          </w:p>
        </w:tc>
      </w:tr>
      <w:tr w:rsidR="00DF2DFC" w:rsidRPr="005814C8" w14:paraId="03162603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3690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1649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E06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.521.3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27A9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41340629</w:t>
            </w:r>
          </w:p>
        </w:tc>
      </w:tr>
      <w:tr w:rsidR="00DF2DFC" w:rsidRPr="005814C8" w14:paraId="5AA8E57A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D002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CBC4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0D3C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.778.7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8F62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95512704</w:t>
            </w:r>
          </w:p>
        </w:tc>
      </w:tr>
      <w:tr w:rsidR="00DF2DFC" w:rsidRPr="005814C8" w14:paraId="541ED74E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85DF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90A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5AD5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7.744.7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7009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,03125822</w:t>
            </w:r>
          </w:p>
        </w:tc>
      </w:tr>
      <w:tr w:rsidR="00DF2DFC" w:rsidRPr="005814C8" w14:paraId="44654C28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6B07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D8D7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9EBB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6.9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3EC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41691282</w:t>
            </w:r>
          </w:p>
        </w:tc>
      </w:tr>
      <w:tr w:rsidR="00DF2DFC" w:rsidRPr="005814C8" w14:paraId="1105B1D4" w14:textId="77777777" w:rsidTr="00420997">
        <w:trPr>
          <w:trHeight w:val="315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762A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1D0B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0706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7.872.481.8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5896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,59180669</w:t>
            </w:r>
          </w:p>
        </w:tc>
      </w:tr>
      <w:tr w:rsidR="00DF2DFC" w:rsidRPr="005814C8" w14:paraId="35A4D79B" w14:textId="77777777" w:rsidTr="00420997">
        <w:trPr>
          <w:trHeight w:val="315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3D1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82FC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CD14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585.2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6A78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33834908</w:t>
            </w:r>
          </w:p>
        </w:tc>
      </w:tr>
      <w:tr w:rsidR="00DF2DFC" w:rsidRPr="005814C8" w14:paraId="58025F44" w14:textId="77777777" w:rsidTr="00420997">
        <w:trPr>
          <w:trHeight w:val="315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023B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5CA4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D567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696.9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9E85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85633159</w:t>
            </w:r>
          </w:p>
        </w:tc>
      </w:tr>
      <w:tr w:rsidR="00DF2DFC" w:rsidRPr="005814C8" w14:paraId="66F73829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D86A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36B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F403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21.478.6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F846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,74451702</w:t>
            </w:r>
          </w:p>
        </w:tc>
      </w:tr>
      <w:tr w:rsidR="00DF2DFC" w:rsidRPr="005814C8" w14:paraId="6AEE5D77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2677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73F2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DB01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.547.133.662.2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9AA7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88726209</w:t>
            </w:r>
          </w:p>
        </w:tc>
      </w:tr>
      <w:tr w:rsidR="00DF2DFC" w:rsidRPr="005814C8" w14:paraId="6E09BCB1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4993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5A31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FD08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.357.849.742.8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0877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,40050888</w:t>
            </w:r>
          </w:p>
        </w:tc>
      </w:tr>
      <w:tr w:rsidR="00DF2DFC" w:rsidRPr="005814C8" w14:paraId="61C79455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8B1D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B28F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098B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.746.8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EF19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,09245923</w:t>
            </w:r>
          </w:p>
        </w:tc>
      </w:tr>
      <w:tr w:rsidR="00DF2DFC" w:rsidRPr="005814C8" w14:paraId="4F095C2F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2769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C666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17EA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.870.4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54C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55009053</w:t>
            </w:r>
          </w:p>
        </w:tc>
      </w:tr>
      <w:tr w:rsidR="00DF2DFC" w:rsidRPr="005814C8" w14:paraId="1EBF0160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24A8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29DA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7ADE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.397.1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6FEF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96492943</w:t>
            </w:r>
          </w:p>
        </w:tc>
      </w:tr>
      <w:tr w:rsidR="00DF2DFC" w:rsidRPr="005814C8" w14:paraId="5B7DE286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47E9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941F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49C2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2.753.2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6CAC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,10258458</w:t>
            </w:r>
          </w:p>
        </w:tc>
      </w:tr>
      <w:tr w:rsidR="00DF2DFC" w:rsidRPr="005814C8" w14:paraId="480FE6EF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80B4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6033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5BC4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7.1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3E5B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53243682</w:t>
            </w:r>
          </w:p>
        </w:tc>
      </w:tr>
      <w:tr w:rsidR="00DF2DFC" w:rsidRPr="005814C8" w14:paraId="1E350336" w14:textId="77777777" w:rsidTr="00420997">
        <w:trPr>
          <w:trHeight w:val="315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B2FA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0B2F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DE97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3.778.291.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28E9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,40609121</w:t>
            </w:r>
          </w:p>
        </w:tc>
      </w:tr>
      <w:tr w:rsidR="00DF2DFC" w:rsidRPr="005814C8" w14:paraId="5301C1C9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8E5B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07E2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5A49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271.0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92F8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,05538536</w:t>
            </w:r>
          </w:p>
        </w:tc>
      </w:tr>
      <w:tr w:rsidR="00DF2DFC" w:rsidRPr="005814C8" w14:paraId="70D0AB0F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4112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252B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D137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.101.0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1CC2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,81628256</w:t>
            </w:r>
          </w:p>
        </w:tc>
      </w:tr>
      <w:tr w:rsidR="00DF2DFC" w:rsidRPr="005814C8" w14:paraId="46709F59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F4A9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CA1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C2E2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156.622.8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4006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,86877023</w:t>
            </w:r>
          </w:p>
        </w:tc>
      </w:tr>
      <w:tr w:rsidR="00DF2DFC" w:rsidRPr="005814C8" w14:paraId="08F56A7B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E060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B101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432D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.431.928.852.9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04EA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87512174</w:t>
            </w:r>
          </w:p>
        </w:tc>
      </w:tr>
      <w:tr w:rsidR="00DF2DFC" w:rsidRPr="005814C8" w14:paraId="6FF6391E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2AB0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8FEA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EC40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.492.367.225.7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24B0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,47030927</w:t>
            </w:r>
          </w:p>
        </w:tc>
      </w:tr>
      <w:tr w:rsidR="00DF2DFC" w:rsidRPr="005814C8" w14:paraId="19F9F0D7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A165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86E9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8306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.644.7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7036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,27036977</w:t>
            </w:r>
          </w:p>
        </w:tc>
      </w:tr>
      <w:tr w:rsidR="00DF2DFC" w:rsidRPr="005814C8" w14:paraId="6DB4E83A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935F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7C74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4CF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.139.9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474E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57996046</w:t>
            </w:r>
          </w:p>
        </w:tc>
      </w:tr>
      <w:tr w:rsidR="00DF2DFC" w:rsidRPr="005814C8" w14:paraId="59945316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DE91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3E01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97A5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3.880.2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6883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,55065784</w:t>
            </w:r>
          </w:p>
        </w:tc>
      </w:tr>
      <w:tr w:rsidR="00DF2DFC" w:rsidRPr="005814C8" w14:paraId="35F67B46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45A2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4020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EC1A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7.277.7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7E7D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,28460646</w:t>
            </w:r>
          </w:p>
        </w:tc>
      </w:tr>
      <w:tr w:rsidR="00DF2DFC" w:rsidRPr="005814C8" w14:paraId="27D17D4E" w14:textId="77777777" w:rsidTr="00420997">
        <w:trPr>
          <w:trHeight w:val="315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4078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2348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6723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5.1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7966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52522431</w:t>
            </w:r>
          </w:p>
        </w:tc>
      </w:tr>
    </w:tbl>
    <w:p w14:paraId="2AC0E04B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DF2DFC" w:rsidRPr="005814C8" w:rsidSect="00C1197A">
          <w:pgSz w:w="11906" w:h="16838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14:paraId="4469779C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7" w:name="_Toc135788058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5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hitungan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tumbuhan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Perusahaan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iode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2018-2022</w:t>
      </w:r>
      <w:bookmarkEnd w:id="7"/>
    </w:p>
    <w:p w14:paraId="1D1E77C3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 xml:space="preserve">Pertumbuhan Perusahaan </m:t>
          </m:r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Penjualan 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  <w:vertAlign w:val="subscript"/>
                </w:rPr>
                <m:t>t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– Penjualan 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  <w:vertAlign w:val="subscript"/>
                </w:rPr>
                <m:t>t-1</m:t>
              </m:r>
            </m:num>
            <m:den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Penjualan 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  <w:vertAlign w:val="subscript"/>
                </w:rPr>
                <m:t>t-1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x 100%</m:t>
          </m:r>
        </m:oMath>
      </m:oMathPara>
    </w:p>
    <w:tbl>
      <w:tblPr>
        <w:tblW w:w="13036" w:type="dxa"/>
        <w:tblInd w:w="113" w:type="dxa"/>
        <w:tblLayout w:type="fixed"/>
        <w:tblLook w:val="04A0" w:firstRow="1" w:lastRow="0" w:firstColumn="1" w:lastColumn="0" w:noHBand="0" w:noVBand="1"/>
      </w:tblPr>
      <w:tblGrid>
        <w:gridCol w:w="988"/>
        <w:gridCol w:w="1559"/>
        <w:gridCol w:w="2268"/>
        <w:gridCol w:w="2126"/>
        <w:gridCol w:w="2268"/>
        <w:gridCol w:w="2126"/>
        <w:gridCol w:w="1701"/>
      </w:tblGrid>
      <w:tr w:rsidR="00DF2DFC" w:rsidRPr="005814C8" w14:paraId="3A7944C0" w14:textId="77777777" w:rsidTr="00420997">
        <w:trPr>
          <w:trHeight w:val="315"/>
          <w:tblHeader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5306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ahu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DF07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ode</w:t>
            </w:r>
          </w:p>
          <w:p w14:paraId="157E45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rusahaan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330B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njualan</w:t>
            </w:r>
            <w:proofErr w:type="spellEnd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t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0CA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njualan</w:t>
            </w:r>
            <w:proofErr w:type="spellEnd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t-Penjualant-1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476A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njualan</w:t>
            </w:r>
            <w:proofErr w:type="spellEnd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t-1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981D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rtumbuhan</w:t>
            </w:r>
            <w:proofErr w:type="spellEnd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Perusahaa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721C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rtumbuhan</w:t>
            </w:r>
            <w:proofErr w:type="spellEnd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 xml:space="preserve"> Perusahaan</w:t>
            </w:r>
          </w:p>
          <w:p w14:paraId="096673E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%</w:t>
            </w:r>
          </w:p>
        </w:tc>
      </w:tr>
      <w:tr w:rsidR="00DF2DFC" w:rsidRPr="005814C8" w14:paraId="6DB8BC42" w14:textId="77777777" w:rsidTr="00420997">
        <w:trPr>
          <w:trHeight w:val="315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F5FC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1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B247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2159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.829.336.499</w:t>
            </w:r>
          </w:p>
        </w:tc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3E69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9.133.764.37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26F2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.963.100.87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DD58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28575964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63B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28,57%</w:t>
            </w:r>
          </w:p>
        </w:tc>
      </w:tr>
      <w:tr w:rsidR="00DF2DFC" w:rsidRPr="005814C8" w14:paraId="786B90DC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B0F8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EDED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7DE8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83.27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0ED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6A99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82.46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43BC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0082242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51C4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%</w:t>
            </w:r>
          </w:p>
        </w:tc>
      </w:tr>
      <w:tr w:rsidR="00DF2DFC" w:rsidRPr="005814C8" w14:paraId="6F6C4767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12E6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ED1A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DED8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1.16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D2EA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3.18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4814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07.97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95B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16248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F9E6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,16%</w:t>
            </w:r>
          </w:p>
        </w:tc>
      </w:tr>
      <w:tr w:rsidR="00DF2DFC" w:rsidRPr="005814C8" w14:paraId="3A428924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C3BE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2953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3FED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8.699.90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4EC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.486.58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470C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3.213.32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76F9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6614129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1B46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,61%</w:t>
            </w:r>
          </w:p>
        </w:tc>
      </w:tr>
      <w:tr w:rsidR="00DF2DFC" w:rsidRPr="005814C8" w14:paraId="32A538AD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40C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2F06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D2C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97.612.636.30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3CFB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5.852.024.11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4DA3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61.760.612.19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3C9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7833952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C43E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83%</w:t>
            </w:r>
          </w:p>
        </w:tc>
      </w:tr>
      <w:tr w:rsidR="00DF2DFC" w:rsidRPr="005814C8" w14:paraId="6F5D7F61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C1D3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89A3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04F4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490.311.128.55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10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21.815.186.06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1590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668.495.942.49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063D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7603425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2045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60%</w:t>
            </w:r>
          </w:p>
        </w:tc>
      </w:tr>
      <w:tr w:rsidR="00DF2DFC" w:rsidRPr="005814C8" w14:paraId="6B0E687F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C9D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5D7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CDCD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728.36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1423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29.30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5A8C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399.06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86C4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9688090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EAA0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,68%</w:t>
            </w:r>
          </w:p>
        </w:tc>
      </w:tr>
      <w:tr w:rsidR="00DF2DFC" w:rsidRPr="005814C8" w14:paraId="7410173E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BBDA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8AB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D1D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318.13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416B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5.05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94BF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023.08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53F5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333973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CC8C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,33%</w:t>
            </w:r>
          </w:p>
        </w:tc>
      </w:tr>
      <w:tr w:rsidR="00DF2DFC" w:rsidRPr="005814C8" w14:paraId="7F9857A9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89D4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5D10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0000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.139.55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D351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6.786.54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B014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.926.09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C208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22677687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80BC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22,67%</w:t>
            </w:r>
          </w:p>
        </w:tc>
      </w:tr>
      <w:tr w:rsidR="00DF2DFC" w:rsidRPr="005814C8" w14:paraId="16052588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7D9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03A5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C216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.938.81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9826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3.15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C35B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.875.66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5328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0276057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F38D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%</w:t>
            </w:r>
          </w:p>
        </w:tc>
      </w:tr>
      <w:tr w:rsidR="00DF2DFC" w:rsidRPr="005814C8" w14:paraId="495B8ED1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D86D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AB5F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BE5E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0.78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F7BA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.52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77A0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8.25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0450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1971057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47D6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,97%</w:t>
            </w:r>
          </w:p>
        </w:tc>
      </w:tr>
      <w:tr w:rsidR="00DF2DFC" w:rsidRPr="005814C8" w14:paraId="626AF98F" w14:textId="77777777" w:rsidTr="00420997">
        <w:trPr>
          <w:trHeight w:val="315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2BCD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2966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116F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.875.35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B770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5.953.981.49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2D55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.829.336.499</w:t>
            </w:r>
          </w:p>
        </w:tc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007A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26080396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1AA3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26,08%</w:t>
            </w:r>
          </w:p>
        </w:tc>
      </w:tr>
      <w:tr w:rsidR="00DF2DFC" w:rsidRPr="005814C8" w14:paraId="258F48AC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4C20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49A0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4DDD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8.90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EA9B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734.362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2997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83.27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55F7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74685615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C22C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74,68%</w:t>
            </w:r>
          </w:p>
        </w:tc>
      </w:tr>
      <w:tr w:rsidR="00DF2DFC" w:rsidRPr="005814C8" w14:paraId="7C396C47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3A53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4C6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F1E5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31.777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B0E1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.61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9AF6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01.16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ACAB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3821454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FFFE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,82%</w:t>
            </w:r>
          </w:p>
        </w:tc>
      </w:tr>
      <w:tr w:rsidR="00DF2DFC" w:rsidRPr="005814C8" w14:paraId="6983184D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BC98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EB2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677C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5.935.417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D40C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.235.51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B743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8.699.90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5BB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6656409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A37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,65%</w:t>
            </w:r>
          </w:p>
        </w:tc>
      </w:tr>
      <w:tr w:rsidR="00DF2DFC" w:rsidRPr="005814C8" w14:paraId="368AB12C" w14:textId="77777777" w:rsidTr="00420997">
        <w:trPr>
          <w:trHeight w:val="315"/>
        </w:trPr>
        <w:tc>
          <w:tcPr>
            <w:tcW w:w="98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83E3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730E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ACF0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87.963.086.35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413B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0.350.450.04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5D9E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97.612.636.30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46A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1206302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B467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,20%</w:t>
            </w:r>
          </w:p>
        </w:tc>
      </w:tr>
      <w:tr w:rsidR="00DF2DFC" w:rsidRPr="005814C8" w14:paraId="4DA6E627" w14:textId="77777777" w:rsidTr="00420997">
        <w:trPr>
          <w:trHeight w:val="315"/>
        </w:trPr>
        <w:tc>
          <w:tcPr>
            <w:tcW w:w="98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C77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F077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DB8F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987.804.620.57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DEC0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497.493.492.013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535B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490.311.128.55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99D0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7275202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99AD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,27%</w:t>
            </w:r>
          </w:p>
        </w:tc>
      </w:tr>
      <w:tr w:rsidR="00DF2DFC" w:rsidRPr="005814C8" w14:paraId="0556E0BB" w14:textId="77777777" w:rsidTr="00420997">
        <w:trPr>
          <w:trHeight w:val="315"/>
        </w:trPr>
        <w:tc>
          <w:tcPr>
            <w:tcW w:w="98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846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813C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C33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755.262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FBC4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89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6719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728.36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0398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0721442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B004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72%</w:t>
            </w:r>
          </w:p>
        </w:tc>
      </w:tr>
      <w:tr w:rsidR="00DF2DFC" w:rsidRPr="005814C8" w14:paraId="18CBE3F7" w14:textId="77777777" w:rsidTr="00420997">
        <w:trPr>
          <w:trHeight w:val="315"/>
        </w:trPr>
        <w:tc>
          <w:tcPr>
            <w:tcW w:w="98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8067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DD37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693F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698.74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7177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0.605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BF4A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318.13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50B3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881410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B72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,81%</w:t>
            </w:r>
          </w:p>
        </w:tc>
      </w:tr>
      <w:tr w:rsidR="00DF2DFC" w:rsidRPr="005814C8" w14:paraId="0EE24FD3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529D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3C0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9F7D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117.533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55EE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.977.98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58F9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.139.55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18D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86966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0F2E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86%</w:t>
            </w:r>
          </w:p>
        </w:tc>
      </w:tr>
      <w:tr w:rsidR="00DF2DFC" w:rsidRPr="005814C8" w14:paraId="31472293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CF9F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E47E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A4F1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.132.62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86F0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.193.816</w:t>
            </w:r>
          </w:p>
        </w:tc>
        <w:tc>
          <w:tcPr>
            <w:tcW w:w="22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86BA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.938.81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6FF8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9563773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4817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,56%</w:t>
            </w:r>
          </w:p>
        </w:tc>
      </w:tr>
      <w:tr w:rsidR="00DF2DFC" w:rsidRPr="005814C8" w14:paraId="07E981A4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621C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A372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333B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5.567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44ED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783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294D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0.78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5793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3657175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7FCC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,65%</w:t>
            </w:r>
          </w:p>
        </w:tc>
      </w:tr>
      <w:tr w:rsidR="00DF2DFC" w:rsidRPr="005814C8" w14:paraId="2CE2597B" w14:textId="77777777" w:rsidTr="00420997">
        <w:trPr>
          <w:trHeight w:val="315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F23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4804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B3B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211.712.32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A1D7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15.663.642.68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847B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.875.355.0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37B1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92819633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5EB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92,81%</w:t>
            </w:r>
          </w:p>
        </w:tc>
      </w:tr>
      <w:tr w:rsidR="00DF2DFC" w:rsidRPr="005814C8" w14:paraId="05896871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F7BA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7A9C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A328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8.69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07A9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60.21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B089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8.90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60CC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24190366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532C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24,19%</w:t>
            </w:r>
          </w:p>
        </w:tc>
      </w:tr>
      <w:tr w:rsidR="00DF2DFC" w:rsidRPr="005814C8" w14:paraId="72F6F7C8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8655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537A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4516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96.04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42A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4.26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58B7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31.77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3AF7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1771376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E54C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,77%</w:t>
            </w:r>
          </w:p>
        </w:tc>
      </w:tr>
      <w:tr w:rsidR="00DF2DFC" w:rsidRPr="005814C8" w14:paraId="0B353227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CBB4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963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BE38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3.056.43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476C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.121.02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C93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5.935.41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996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3393214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22DD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,39%</w:t>
            </w:r>
          </w:p>
        </w:tc>
      </w:tr>
      <w:tr w:rsidR="00DF2DFC" w:rsidRPr="005814C8" w14:paraId="2461C84D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1B99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AA5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5E8A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122.276.247.13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A4A9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.313.160.77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B93F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87.963.086.35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83BC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3153890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B15D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,15%</w:t>
            </w:r>
          </w:p>
        </w:tc>
      </w:tr>
      <w:tr w:rsidR="00DF2DFC" w:rsidRPr="005814C8" w14:paraId="620C12D1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DFAB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899B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E141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.407.882.876.39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6886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.420.078.255.82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CD3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987.804.620.57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60DE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4632883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00C7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,63%</w:t>
            </w:r>
          </w:p>
        </w:tc>
      </w:tr>
      <w:tr w:rsidR="00DF2DFC" w:rsidRPr="005814C8" w14:paraId="6CEDA319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ABBF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A872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F4CB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047.96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DE94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2.70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A635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755.26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1DCB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794449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C553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,79%</w:t>
            </w:r>
          </w:p>
        </w:tc>
      </w:tr>
      <w:tr w:rsidR="00DF2DFC" w:rsidRPr="005814C8" w14:paraId="79799710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6F5E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4C0F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C7F8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327.68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635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28.94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5A0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698.74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17F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385433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8EF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,38%</w:t>
            </w:r>
          </w:p>
        </w:tc>
      </w:tr>
      <w:tr w:rsidR="00DF2DFC" w:rsidRPr="005814C8" w14:paraId="546D91F8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5289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2F25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8948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.925.66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6E87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808.12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123D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117.53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9D5D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6923042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E4D7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,92%</w:t>
            </w:r>
          </w:p>
        </w:tc>
      </w:tr>
      <w:tr w:rsidR="00DF2DFC" w:rsidRPr="005814C8" w14:paraId="28CD20C8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5AE3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A17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7077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009.09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620F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76.46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BA18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.132.62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0DDA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3487367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37A0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,48%</w:t>
            </w:r>
          </w:p>
        </w:tc>
      </w:tr>
      <w:tr w:rsidR="00DF2DFC" w:rsidRPr="005814C8" w14:paraId="3C76E77C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F620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FE04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B35A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6.46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5C3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9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8CC3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5.56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EB92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0660190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244D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%</w:t>
            </w:r>
          </w:p>
        </w:tc>
      </w:tr>
      <w:tr w:rsidR="00DF2DFC" w:rsidRPr="005814C8" w14:paraId="161F53DF" w14:textId="77777777" w:rsidTr="00420997">
        <w:trPr>
          <w:trHeight w:val="315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B468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E8C8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0FF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410.781.85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F80B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.199.069.53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9F8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211.712.32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B724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,81484457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C978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1,48%</w:t>
            </w:r>
          </w:p>
        </w:tc>
      </w:tr>
      <w:tr w:rsidR="00DF2DFC" w:rsidRPr="005814C8" w14:paraId="170924A2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13C7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AAD9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2C22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1.8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EA6B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36.89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E607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8.69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7B8F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195535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F4F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19,55%</w:t>
            </w:r>
          </w:p>
        </w:tc>
      </w:tr>
      <w:tr w:rsidR="00DF2DFC" w:rsidRPr="005814C8" w14:paraId="0682029B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F0C1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F42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6681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193.09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4BD2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7.05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9903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96.04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E119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8854845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529D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,85%</w:t>
            </w:r>
          </w:p>
        </w:tc>
      </w:tr>
      <w:tr w:rsidR="00DF2DFC" w:rsidRPr="005814C8" w14:paraId="578B07E6" w14:textId="77777777" w:rsidTr="00420997">
        <w:trPr>
          <w:trHeight w:val="315"/>
        </w:trPr>
        <w:tc>
          <w:tcPr>
            <w:tcW w:w="98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AB95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43D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5791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4.920.51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3D9F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.864.07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E052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3.056.438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80E3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283529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55F0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28%</w:t>
            </w:r>
          </w:p>
        </w:tc>
      </w:tr>
      <w:tr w:rsidR="00DF2DFC" w:rsidRPr="005814C8" w14:paraId="4E98E415" w14:textId="77777777" w:rsidTr="00420997">
        <w:trPr>
          <w:trHeight w:val="315"/>
        </w:trPr>
        <w:tc>
          <w:tcPr>
            <w:tcW w:w="98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AEE8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D81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D42B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75.211.333.35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542A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147.064.913.78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A777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122.276.247.13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569D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13104163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B437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13,10%</w:t>
            </w:r>
          </w:p>
        </w:tc>
      </w:tr>
      <w:tr w:rsidR="00DF2DFC" w:rsidRPr="005814C8" w14:paraId="2E43BBF5" w14:textId="77777777" w:rsidTr="00420997">
        <w:trPr>
          <w:trHeight w:val="315"/>
        </w:trPr>
        <w:tc>
          <w:tcPr>
            <w:tcW w:w="98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2D32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BF4C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A868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.456.828.821.56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7DC2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48.945.945.16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4F5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.407.882.876.39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EEBC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149649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8B99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,14%</w:t>
            </w:r>
          </w:p>
        </w:tc>
      </w:tr>
      <w:tr w:rsidR="00DF2DFC" w:rsidRPr="005814C8" w14:paraId="561C0968" w14:textId="77777777" w:rsidTr="00420997">
        <w:trPr>
          <w:trHeight w:val="315"/>
        </w:trPr>
        <w:tc>
          <w:tcPr>
            <w:tcW w:w="98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E6D0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9D39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792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464.9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EB7C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6.93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DD65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047.96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3A6A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29989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D74F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,29%</w:t>
            </w:r>
          </w:p>
        </w:tc>
      </w:tr>
      <w:tr w:rsidR="00DF2DFC" w:rsidRPr="005814C8" w14:paraId="1780EED7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1BC0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79CA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0B3E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179.58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1FEC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51.89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8070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.327.68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2CFF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989953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02B1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98%</w:t>
            </w:r>
          </w:p>
        </w:tc>
      </w:tr>
      <w:tr w:rsidR="00DF2DFC" w:rsidRPr="005814C8" w14:paraId="6C7444B4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762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9E1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3228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.388.31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14DF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462.65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804C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.925.66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BDAD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399527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6A1A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39%</w:t>
            </w:r>
          </w:p>
        </w:tc>
      </w:tr>
      <w:tr w:rsidR="00DF2DFC" w:rsidRPr="005814C8" w14:paraId="0D48E442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CA0B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E083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DCBE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754.05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3E69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44.95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1CC8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009.09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02E2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2864209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8A4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,86%</w:t>
            </w:r>
          </w:p>
        </w:tc>
      </w:tr>
      <w:tr w:rsidR="00DF2DFC" w:rsidRPr="005814C8" w14:paraId="29A5063C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978C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BBBC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02F7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3.21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AB8F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74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6741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6.46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24B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4944966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E621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,94%</w:t>
            </w:r>
          </w:p>
        </w:tc>
      </w:tr>
      <w:tr w:rsidR="00DF2DFC" w:rsidRPr="005814C8" w14:paraId="50750215" w14:textId="77777777" w:rsidTr="00420997">
        <w:trPr>
          <w:trHeight w:val="315"/>
        </w:trPr>
        <w:tc>
          <w:tcPr>
            <w:tcW w:w="988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D008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A98A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0304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.808.504.42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9620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.397.722.57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148A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410.781.85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E1B4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,964560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8FA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96,40%</w:t>
            </w:r>
          </w:p>
        </w:tc>
      </w:tr>
      <w:tr w:rsidR="00DF2DFC" w:rsidRPr="005814C8" w14:paraId="5FEC55AD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DAD8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7F6D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4FF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0.41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9CAB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11.38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23E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1.8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41AD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07501317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6B64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7,50%</w:t>
            </w:r>
          </w:p>
        </w:tc>
      </w:tr>
      <w:tr w:rsidR="00DF2DFC" w:rsidRPr="005814C8" w14:paraId="7610DC77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FC66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B679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1BD3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.320.07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575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126.97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FD28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193.09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D04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94457952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737B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4,45%</w:t>
            </w:r>
          </w:p>
        </w:tc>
      </w:tr>
      <w:tr w:rsidR="00DF2DFC" w:rsidRPr="005814C8" w14:paraId="1812B06F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6A68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F9F6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3E15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6.301.17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921D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.380.66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447E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4.920.51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6C94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964223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54FC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96%</w:t>
            </w:r>
          </w:p>
        </w:tc>
      </w:tr>
      <w:tr w:rsidR="00DF2DFC" w:rsidRPr="005814C8" w14:paraId="04693B75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740B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A23F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1934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088.236.706.06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B72D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3.025.372.71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090F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75.211.333.35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65A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589833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D5EC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,58%</w:t>
            </w:r>
          </w:p>
        </w:tc>
      </w:tr>
      <w:tr w:rsidR="00DF2DFC" w:rsidRPr="005814C8" w14:paraId="47F57073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A981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9D17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4DE7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.202.578.877.95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8B76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45.750.056.38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0E1A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.456.828.821.565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CB6F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131703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383D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,13%</w:t>
            </w:r>
          </w:p>
        </w:tc>
      </w:tr>
      <w:tr w:rsidR="00DF2DFC" w:rsidRPr="005814C8" w14:paraId="3E9E40EE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7BF1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AFB5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85F7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370.78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2460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94.11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6059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464.90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1336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0,02107975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E67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,10%</w:t>
            </w:r>
          </w:p>
        </w:tc>
      </w:tr>
      <w:tr w:rsidR="00DF2DFC" w:rsidRPr="005814C8" w14:paraId="5FF21E7B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DAE4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375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5EA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524.369</w:t>
            </w:r>
          </w:p>
        </w:tc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11D9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4.78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815F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.179.58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ECFD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5579420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8264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,57%</w:t>
            </w:r>
          </w:p>
        </w:tc>
      </w:tr>
      <w:tr w:rsidR="00DF2DFC" w:rsidRPr="005814C8" w14:paraId="5E23AD52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82BA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0614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04A3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.752.319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CEC8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.364.00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A3C1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.388.31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F809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8948183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5ED7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,94%</w:t>
            </w:r>
          </w:p>
        </w:tc>
      </w:tr>
      <w:tr w:rsidR="00DF2DFC" w:rsidRPr="005814C8" w14:paraId="0A94802C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CFA6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E420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85B9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.141.99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D8C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.387.94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A2F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.754.05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CB32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8925542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1FBC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,92%</w:t>
            </w:r>
          </w:p>
        </w:tc>
      </w:tr>
      <w:tr w:rsidR="00DF2DFC" w:rsidRPr="005814C8" w14:paraId="3B3BC93A" w14:textId="77777777" w:rsidTr="00420997">
        <w:trPr>
          <w:trHeight w:val="315"/>
        </w:trPr>
        <w:tc>
          <w:tcPr>
            <w:tcW w:w="98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5D60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08D4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9BD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7.30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B715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.09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8ECF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3.210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7234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2860135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073E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,86%</w:t>
            </w:r>
          </w:p>
        </w:tc>
      </w:tr>
    </w:tbl>
    <w:p w14:paraId="7FA37B27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DF2DFC" w:rsidRPr="005814C8" w:rsidSect="00AC0A41">
          <w:pgSz w:w="16838" w:h="11906" w:orient="landscape" w:code="9"/>
          <w:pgMar w:top="1701" w:right="1701" w:bottom="2268" w:left="2268" w:header="709" w:footer="709" w:gutter="0"/>
          <w:cols w:space="708"/>
          <w:docGrid w:linePitch="360"/>
        </w:sectPr>
      </w:pPr>
    </w:p>
    <w:p w14:paraId="3DB87324" w14:textId="77777777" w:rsidR="00DF2DFC" w:rsidRPr="005814C8" w:rsidRDefault="00DF2DFC" w:rsidP="00DF2DFC">
      <w:pPr>
        <w:pStyle w:val="Caption"/>
        <w:ind w:left="1276" w:hanging="1276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8" w:name="_Toc135788059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6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hitungan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5814C8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Corporate Social Responsibility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(CSR)</w:t>
      </w:r>
      <w:r w:rsidRPr="005814C8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isclosure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iode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2018-2022</w:t>
      </w:r>
      <w:bookmarkEnd w:id="8"/>
    </w:p>
    <w:p w14:paraId="6825FC2D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proofErr w:type="spellStart"/>
      <w:r w:rsidRPr="005814C8">
        <w:rPr>
          <w:rFonts w:ascii="Times New Roman" w:hAnsi="Times New Roman" w:cs="Times New Roman"/>
          <w:b/>
          <w:bCs/>
          <w:sz w:val="24"/>
          <w:szCs w:val="24"/>
        </w:rPr>
        <w:t>CSRDIj</w:t>
      </w:r>
      <w:proofErr w:type="spellEnd"/>
      <w:r w:rsidRPr="005814C8">
        <w:rPr>
          <w:rFonts w:ascii="Times New Roman" w:hAnsi="Times New Roman" w:cs="Times New Roman"/>
          <w:b/>
          <w:bCs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b/>
                <w:bCs/>
                <w:iCs/>
                <w:sz w:val="24"/>
                <w:szCs w:val="24"/>
              </w:rPr>
            </m:ctrlPr>
          </m:fPr>
          <m:num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∑Xij</m:t>
            </m:r>
          </m:num>
          <m:den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Nj</m:t>
            </m:r>
          </m:den>
        </m:f>
      </m:oMath>
    </w:p>
    <w:tbl>
      <w:tblPr>
        <w:tblW w:w="5652" w:type="dxa"/>
        <w:tblInd w:w="1384" w:type="dxa"/>
        <w:tblLook w:val="04A0" w:firstRow="1" w:lastRow="0" w:firstColumn="1" w:lastColumn="0" w:noHBand="0" w:noVBand="1"/>
      </w:tblPr>
      <w:tblGrid>
        <w:gridCol w:w="960"/>
        <w:gridCol w:w="1720"/>
        <w:gridCol w:w="960"/>
        <w:gridCol w:w="960"/>
        <w:gridCol w:w="1116"/>
      </w:tblGrid>
      <w:tr w:rsidR="00DF2DFC" w:rsidRPr="005814C8" w14:paraId="1B6C5EAF" w14:textId="77777777" w:rsidTr="00420997">
        <w:trPr>
          <w:trHeight w:val="315"/>
          <w:tblHeader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82AD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ahun</w:t>
            </w:r>
            <w:proofErr w:type="spellEnd"/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0EB9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ode</w:t>
            </w:r>
          </w:p>
          <w:p w14:paraId="4B7B36D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erusahaa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3529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ij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409B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j</w:t>
            </w:r>
            <w:proofErr w:type="spellEnd"/>
          </w:p>
        </w:tc>
        <w:tc>
          <w:tcPr>
            <w:tcW w:w="10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5F81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CSRDij</w:t>
            </w:r>
            <w:proofErr w:type="spellEnd"/>
          </w:p>
        </w:tc>
      </w:tr>
      <w:tr w:rsidR="00DF2DFC" w:rsidRPr="005814C8" w14:paraId="32F21F5F" w14:textId="77777777" w:rsidTr="00420997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9138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18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DEA9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E96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DA42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F036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23</w:t>
            </w:r>
          </w:p>
        </w:tc>
      </w:tr>
      <w:tr w:rsidR="00DF2DFC" w:rsidRPr="005814C8" w14:paraId="51CEE8CD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A45A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EA56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B5D4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6E50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D353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0879</w:t>
            </w:r>
          </w:p>
        </w:tc>
      </w:tr>
      <w:tr w:rsidR="00DF2DFC" w:rsidRPr="005814C8" w14:paraId="58292DD7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5E34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DF13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BA89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E977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6AE4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23</w:t>
            </w:r>
          </w:p>
        </w:tc>
      </w:tr>
      <w:tr w:rsidR="00DF2DFC" w:rsidRPr="005814C8" w14:paraId="6E1E6EFC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06C9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2D4B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848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146C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57E6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989</w:t>
            </w:r>
          </w:p>
        </w:tc>
      </w:tr>
      <w:tr w:rsidR="00DF2DFC" w:rsidRPr="005814C8" w14:paraId="50F259D8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49D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27DA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AD60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2393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8E2D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75824</w:t>
            </w:r>
          </w:p>
        </w:tc>
      </w:tr>
      <w:tr w:rsidR="00DF2DFC" w:rsidRPr="005814C8" w14:paraId="380491FC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D9F3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1E27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9AED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576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EF0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98901</w:t>
            </w:r>
          </w:p>
        </w:tc>
      </w:tr>
      <w:tr w:rsidR="00DF2DFC" w:rsidRPr="005814C8" w14:paraId="559CA412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141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0D96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194F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BCEC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93B8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0879</w:t>
            </w:r>
          </w:p>
        </w:tc>
      </w:tr>
      <w:tr w:rsidR="00DF2DFC" w:rsidRPr="005814C8" w14:paraId="7987863F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F291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76BE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3918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1BCD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60F5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87912</w:t>
            </w:r>
          </w:p>
        </w:tc>
      </w:tr>
      <w:tr w:rsidR="00DF2DFC" w:rsidRPr="005814C8" w14:paraId="4E3F1659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612A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65C9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A26F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537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69A6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1978</w:t>
            </w:r>
          </w:p>
        </w:tc>
      </w:tr>
      <w:tr w:rsidR="00DF2DFC" w:rsidRPr="005814C8" w14:paraId="5ABF784E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92A9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325D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06EA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278B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E52E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30769</w:t>
            </w:r>
          </w:p>
        </w:tc>
      </w:tr>
      <w:tr w:rsidR="00DF2DFC" w:rsidRPr="005814C8" w14:paraId="01B967F4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723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9687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9920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490A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E3CA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97802</w:t>
            </w:r>
          </w:p>
        </w:tc>
      </w:tr>
      <w:tr w:rsidR="00DF2DFC" w:rsidRPr="005814C8" w14:paraId="7404C1BB" w14:textId="77777777" w:rsidTr="00420997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59F3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19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A7EF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6979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3248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BFA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23</w:t>
            </w:r>
          </w:p>
        </w:tc>
      </w:tr>
      <w:tr w:rsidR="00DF2DFC" w:rsidRPr="005814C8" w14:paraId="045D2FE0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9119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525B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50FE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F3D9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AF10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65934</w:t>
            </w:r>
          </w:p>
        </w:tc>
      </w:tr>
      <w:tr w:rsidR="00DF2DFC" w:rsidRPr="005814C8" w14:paraId="6094A1A6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25CC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ECF5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4C5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5F0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E440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23</w:t>
            </w:r>
          </w:p>
        </w:tc>
      </w:tr>
      <w:tr w:rsidR="00DF2DFC" w:rsidRPr="005814C8" w14:paraId="478C8ADF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A46B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83D3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133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5617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A33A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989</w:t>
            </w:r>
          </w:p>
        </w:tc>
      </w:tr>
      <w:tr w:rsidR="00DF2DFC" w:rsidRPr="005814C8" w14:paraId="0CBB5D0D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87AD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E085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2B0E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A13D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9061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97802</w:t>
            </w:r>
          </w:p>
        </w:tc>
      </w:tr>
      <w:tr w:rsidR="00DF2DFC" w:rsidRPr="005814C8" w14:paraId="1BA920EF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D744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3406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AA3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E8D6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2D16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0879</w:t>
            </w:r>
          </w:p>
        </w:tc>
      </w:tr>
      <w:tr w:rsidR="00DF2DFC" w:rsidRPr="005814C8" w14:paraId="2581B853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13E9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B624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515F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810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537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86813</w:t>
            </w:r>
          </w:p>
        </w:tc>
      </w:tr>
      <w:tr w:rsidR="00DF2DFC" w:rsidRPr="005814C8" w14:paraId="4555E4C4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903D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652F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87B4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D640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40EB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87912</w:t>
            </w:r>
          </w:p>
        </w:tc>
      </w:tr>
      <w:tr w:rsidR="00DF2DFC" w:rsidRPr="005814C8" w14:paraId="1D608586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5FBF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FCE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49A7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5A69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4918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73626</w:t>
            </w:r>
          </w:p>
        </w:tc>
      </w:tr>
      <w:tr w:rsidR="00DF2DFC" w:rsidRPr="005814C8" w14:paraId="7EC26A9A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F1B1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FA1D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0967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81EA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CCFF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85714</w:t>
            </w:r>
          </w:p>
        </w:tc>
      </w:tr>
      <w:tr w:rsidR="00DF2DFC" w:rsidRPr="005814C8" w14:paraId="70D35B87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0812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825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D8D3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E8B9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EAE5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74725</w:t>
            </w:r>
          </w:p>
        </w:tc>
      </w:tr>
      <w:tr w:rsidR="00DF2DFC" w:rsidRPr="005814C8" w14:paraId="56217CD0" w14:textId="77777777" w:rsidTr="00420997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B4A0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0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384F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01DB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1D6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F28E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98901</w:t>
            </w:r>
          </w:p>
        </w:tc>
      </w:tr>
      <w:tr w:rsidR="00DF2DFC" w:rsidRPr="005814C8" w14:paraId="4AEC640E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E0F4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DF1B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EACC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844E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9667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23</w:t>
            </w:r>
          </w:p>
        </w:tc>
      </w:tr>
      <w:tr w:rsidR="00DF2DFC" w:rsidRPr="005814C8" w14:paraId="0504AA6B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746E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8C3C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B35F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1C63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E913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23</w:t>
            </w:r>
          </w:p>
        </w:tc>
      </w:tr>
      <w:tr w:rsidR="00DF2DFC" w:rsidRPr="005814C8" w14:paraId="4C30245E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A856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C21D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B57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7AE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D38F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1868</w:t>
            </w:r>
          </w:p>
        </w:tc>
      </w:tr>
      <w:tr w:rsidR="00DF2DFC" w:rsidRPr="005814C8" w14:paraId="7F8935F9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FF7B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E67C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0A19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4560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5368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989</w:t>
            </w:r>
          </w:p>
        </w:tc>
      </w:tr>
      <w:tr w:rsidR="00DF2DFC" w:rsidRPr="005814C8" w14:paraId="741869DB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8915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D52A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8E7D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4452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CEB3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2857</w:t>
            </w:r>
          </w:p>
        </w:tc>
      </w:tr>
      <w:tr w:rsidR="00DF2DFC" w:rsidRPr="005814C8" w14:paraId="4F763F67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1DE5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B52B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24A7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0AD3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146C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1758</w:t>
            </w:r>
          </w:p>
        </w:tc>
      </w:tr>
      <w:tr w:rsidR="00DF2DFC" w:rsidRPr="005814C8" w14:paraId="52D05517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B21E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1037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FF1C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B6CE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DE5A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1758</w:t>
            </w:r>
          </w:p>
        </w:tc>
      </w:tr>
      <w:tr w:rsidR="00DF2DFC" w:rsidRPr="005814C8" w14:paraId="2C056943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D454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65F5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3BA0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4BE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35FF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3956</w:t>
            </w:r>
          </w:p>
        </w:tc>
      </w:tr>
      <w:tr w:rsidR="00DF2DFC" w:rsidRPr="005814C8" w14:paraId="2011286C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403B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F24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485F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47AB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3E55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85714</w:t>
            </w:r>
          </w:p>
        </w:tc>
      </w:tr>
      <w:tr w:rsidR="00DF2DFC" w:rsidRPr="005814C8" w14:paraId="58A614C5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8827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1D0C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3D31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6D19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316F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18681</w:t>
            </w:r>
          </w:p>
        </w:tc>
      </w:tr>
      <w:tr w:rsidR="00DF2DFC" w:rsidRPr="005814C8" w14:paraId="634AEF69" w14:textId="77777777" w:rsidTr="00420997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7A52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1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6BB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325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2C1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951F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989</w:t>
            </w:r>
          </w:p>
        </w:tc>
      </w:tr>
      <w:tr w:rsidR="00DF2DFC" w:rsidRPr="005814C8" w14:paraId="0ADB242F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F783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2E2F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9FE8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6C1A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1306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87912</w:t>
            </w:r>
          </w:p>
        </w:tc>
      </w:tr>
      <w:tr w:rsidR="00DF2DFC" w:rsidRPr="005814C8" w14:paraId="5DA9DC1A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7D21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3FDA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77B3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F9F2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8E29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2857</w:t>
            </w:r>
          </w:p>
        </w:tc>
      </w:tr>
      <w:tr w:rsidR="00DF2DFC" w:rsidRPr="005814C8" w14:paraId="665EF91F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DA71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FE87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4C4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C10A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87EA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2857</w:t>
            </w:r>
          </w:p>
        </w:tc>
      </w:tr>
      <w:tr w:rsidR="00DF2DFC" w:rsidRPr="005814C8" w14:paraId="726D0586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806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11BF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A16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ED0F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3CDD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1978</w:t>
            </w:r>
          </w:p>
        </w:tc>
      </w:tr>
      <w:tr w:rsidR="00DF2DFC" w:rsidRPr="005814C8" w14:paraId="0B75B93E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9E40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D04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54DC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647E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0422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64835</w:t>
            </w:r>
          </w:p>
        </w:tc>
      </w:tr>
      <w:tr w:rsidR="00DF2DFC" w:rsidRPr="005814C8" w14:paraId="6C957FFF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03D6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0E6B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F16A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5C6C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7E1F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2967</w:t>
            </w:r>
          </w:p>
        </w:tc>
      </w:tr>
      <w:tr w:rsidR="00DF2DFC" w:rsidRPr="005814C8" w14:paraId="3085ED3C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C58B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440B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39D5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741E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8496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52747</w:t>
            </w:r>
          </w:p>
        </w:tc>
      </w:tr>
      <w:tr w:rsidR="00DF2DFC" w:rsidRPr="005814C8" w14:paraId="55AD4FFD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ADC5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371E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6BB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35FF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61B9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50549</w:t>
            </w:r>
          </w:p>
        </w:tc>
      </w:tr>
      <w:tr w:rsidR="00DF2DFC" w:rsidRPr="005814C8" w14:paraId="28ED8AA8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2788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7725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9772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CD1F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F863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30769</w:t>
            </w:r>
          </w:p>
        </w:tc>
      </w:tr>
      <w:tr w:rsidR="00DF2DFC" w:rsidRPr="005814C8" w14:paraId="2FB6CF83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D273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6878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A2D5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B5B7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1E3A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95604</w:t>
            </w:r>
          </w:p>
        </w:tc>
      </w:tr>
      <w:tr w:rsidR="00DF2DFC" w:rsidRPr="005814C8" w14:paraId="3A3FDB9A" w14:textId="77777777" w:rsidTr="00420997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3B2A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22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87C6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OAS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8E11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11F1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315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1868</w:t>
            </w:r>
          </w:p>
        </w:tc>
      </w:tr>
      <w:tr w:rsidR="00DF2DFC" w:rsidRPr="005814C8" w14:paraId="0047DCD6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879A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F422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BLV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88C4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A8B0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3B87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23</w:t>
            </w:r>
          </w:p>
        </w:tc>
      </w:tr>
      <w:tr w:rsidR="00DF2DFC" w:rsidRPr="005814C8" w14:paraId="4613A102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FB50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11C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CEN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C30A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3533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BD8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3846</w:t>
            </w:r>
          </w:p>
        </w:tc>
      </w:tr>
      <w:tr w:rsidR="00DF2DFC" w:rsidRPr="005814C8" w14:paraId="628C698D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4A58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E7FF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GH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0C7E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DAB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30E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2857</w:t>
            </w:r>
          </w:p>
        </w:tc>
      </w:tr>
      <w:tr w:rsidR="00DF2DFC" w:rsidRPr="005814C8" w14:paraId="67D34667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A293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B87B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B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2001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A94A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58EC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1978</w:t>
            </w:r>
          </w:p>
        </w:tc>
      </w:tr>
      <w:tr w:rsidR="00DF2DFC" w:rsidRPr="005814C8" w14:paraId="5078E65F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0BCA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2275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FRE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BF1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8EE7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20C2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64835</w:t>
            </w:r>
          </w:p>
        </w:tc>
      </w:tr>
      <w:tr w:rsidR="00DF2DFC" w:rsidRPr="005814C8" w14:paraId="6FA26D07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A98D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5364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IN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056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E822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33A5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84615</w:t>
            </w:r>
          </w:p>
        </w:tc>
      </w:tr>
      <w:tr w:rsidR="00DF2DFC" w:rsidRPr="005814C8" w14:paraId="68EA45A1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D99A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D970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BI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7DA2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A137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9A6A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17582</w:t>
            </w:r>
          </w:p>
        </w:tc>
      </w:tr>
      <w:tr w:rsidR="00DF2DFC" w:rsidRPr="005814C8" w14:paraId="7D7DBA17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E14D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276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ISA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2FE0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7BDD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B9C0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61538</w:t>
            </w:r>
          </w:p>
        </w:tc>
      </w:tr>
      <w:tr w:rsidR="00DF2DFC" w:rsidRPr="005814C8" w14:paraId="6BA351B5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906B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40FE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EXC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1B2F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C204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F01C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38462</w:t>
            </w:r>
          </w:p>
        </w:tc>
      </w:tr>
      <w:tr w:rsidR="00DF2DFC" w:rsidRPr="005814C8" w14:paraId="55547B49" w14:textId="77777777" w:rsidTr="00420997">
        <w:trPr>
          <w:trHeight w:val="315"/>
        </w:trPr>
        <w:tc>
          <w:tcPr>
            <w:tcW w:w="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26B9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73E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LK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0C8B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0ADE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1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B80A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84615</w:t>
            </w:r>
          </w:p>
        </w:tc>
      </w:tr>
    </w:tbl>
    <w:p w14:paraId="250A84E6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F993C2E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9" w:name="_Toc135788060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7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rhitungan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Semua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riabel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elitian</w:t>
      </w:r>
      <w:bookmarkEnd w:id="9"/>
      <w:proofErr w:type="spellEnd"/>
    </w:p>
    <w:p w14:paraId="54A67545" w14:textId="77777777" w:rsidR="00DF2DFC" w:rsidRPr="005814C8" w:rsidRDefault="00DF2DFC" w:rsidP="00DF2DFC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814C8">
        <w:rPr>
          <w:rFonts w:ascii="Times New Roman" w:hAnsi="Times New Roman" w:cs="Times New Roman"/>
          <w:i/>
          <w:iCs/>
          <w:sz w:val="24"/>
          <w:szCs w:val="24"/>
        </w:rPr>
        <w:t>Total Asset Turn Over</w:t>
      </w:r>
      <w:r w:rsidRPr="005814C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814C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Perusahaan, </w:t>
      </w:r>
      <w:proofErr w:type="spellStart"/>
      <w:r w:rsidRPr="005814C8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Perusahaan, dan </w:t>
      </w:r>
      <w:r w:rsidRPr="005814C8">
        <w:rPr>
          <w:rFonts w:ascii="Times New Roman" w:hAnsi="Times New Roman" w:cs="Times New Roman"/>
          <w:i/>
          <w:iCs/>
          <w:sz w:val="24"/>
          <w:szCs w:val="24"/>
        </w:rPr>
        <w:t xml:space="preserve">Corporate Social Responsibility </w:t>
      </w:r>
      <w:r w:rsidRPr="005814C8">
        <w:rPr>
          <w:rFonts w:ascii="Times New Roman" w:hAnsi="Times New Roman" w:cs="Times New Roman"/>
          <w:sz w:val="24"/>
          <w:szCs w:val="24"/>
        </w:rPr>
        <w:t xml:space="preserve">(CSR) </w:t>
      </w:r>
      <w:r w:rsidRPr="005814C8">
        <w:rPr>
          <w:rFonts w:ascii="Times New Roman" w:hAnsi="Times New Roman" w:cs="Times New Roman"/>
          <w:i/>
          <w:iCs/>
          <w:sz w:val="24"/>
          <w:szCs w:val="24"/>
        </w:rPr>
        <w:t xml:space="preserve">Disclosure </w:t>
      </w:r>
      <w:r w:rsidRPr="005814C8">
        <w:rPr>
          <w:rFonts w:ascii="Times New Roman" w:hAnsi="Times New Roman" w:cs="Times New Roman"/>
          <w:sz w:val="24"/>
          <w:szCs w:val="24"/>
        </w:rPr>
        <w:t>Pada Perusahaan Telekomunikasi</w:t>
      </w:r>
      <w:r w:rsidRPr="005814C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5814C8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5814C8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5814C8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5814C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2018-2022</w:t>
      </w:r>
    </w:p>
    <w:tbl>
      <w:tblPr>
        <w:tblW w:w="8364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993"/>
        <w:gridCol w:w="1559"/>
        <w:gridCol w:w="1276"/>
        <w:gridCol w:w="1842"/>
        <w:gridCol w:w="1701"/>
        <w:gridCol w:w="993"/>
      </w:tblGrid>
      <w:tr w:rsidR="00DF2DFC" w:rsidRPr="005814C8" w14:paraId="467737D0" w14:textId="77777777" w:rsidTr="00420997">
        <w:trPr>
          <w:trHeight w:val="285"/>
          <w:tblHeader/>
        </w:trPr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EDB9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proofErr w:type="spellStart"/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F6F5A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Perusahaan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A1EC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Total Asset Turn Over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B3A0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kuran</w:t>
            </w:r>
            <w:proofErr w:type="spellEnd"/>
            <w:r w:rsidRPr="005814C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Perusahaa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D8C1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5814C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tumbuhan</w:t>
            </w:r>
            <w:proofErr w:type="spellEnd"/>
            <w:r w:rsidRPr="005814C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Perusahaan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4F4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CSR</w:t>
            </w:r>
          </w:p>
        </w:tc>
      </w:tr>
      <w:tr w:rsidR="00DF2DFC" w:rsidRPr="005814C8" w14:paraId="1E97A190" w14:textId="77777777" w:rsidTr="00420997">
        <w:trPr>
          <w:trHeight w:val="315"/>
        </w:trPr>
        <w:tc>
          <w:tcPr>
            <w:tcW w:w="99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66A4F08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ABDC8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ASA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737E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68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94A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,6104877560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0B99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28,57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B903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</w:t>
            </w:r>
          </w:p>
        </w:tc>
      </w:tr>
      <w:tr w:rsidR="00DF2DFC" w:rsidRPr="005814C8" w14:paraId="1B752D1B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A1DCB28" w14:textId="77777777" w:rsidR="00DF2DFC" w:rsidRPr="005814C8" w:rsidRDefault="00DF2DFC" w:rsidP="00420997">
            <w:pPr>
              <w:spacing w:after="0" w:line="240" w:lineRule="auto"/>
              <w:ind w:left="-19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07A010" w14:textId="77777777" w:rsidR="00DF2DFC" w:rsidRPr="005814C8" w:rsidRDefault="00DF2DFC" w:rsidP="00420997">
            <w:pPr>
              <w:spacing w:after="0" w:line="240" w:lineRule="auto"/>
              <w:ind w:left="-19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BLV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45A2E" w14:textId="77777777" w:rsidR="00DF2DFC" w:rsidRPr="005814C8" w:rsidRDefault="00DF2DFC" w:rsidP="00420997">
            <w:pPr>
              <w:spacing w:after="0" w:line="240" w:lineRule="auto"/>
              <w:ind w:left="-19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9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484C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7652150707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6BFF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FB31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</w:t>
            </w:r>
          </w:p>
        </w:tc>
      </w:tr>
      <w:tr w:rsidR="00DF2DFC" w:rsidRPr="005814C8" w14:paraId="61FB2B53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50127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E0444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EN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83FB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3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14D3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4655801108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BE28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,16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DA9E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989</w:t>
            </w:r>
          </w:p>
        </w:tc>
      </w:tr>
      <w:tr w:rsidR="00DF2DFC" w:rsidRPr="005814C8" w14:paraId="239CE016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BBA027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FD7DF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HO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6A5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24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F7D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,9999826173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4957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,61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66C7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99</w:t>
            </w:r>
          </w:p>
        </w:tc>
      </w:tr>
      <w:tr w:rsidR="00DF2DFC" w:rsidRPr="005814C8" w14:paraId="70216A83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44D7C6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A9DE5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BS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3C3E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6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EC73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6755607521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D443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83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018B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19</w:t>
            </w:r>
          </w:p>
        </w:tc>
      </w:tr>
      <w:tr w:rsidR="00DF2DFC" w:rsidRPr="005814C8" w14:paraId="7B5842FA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D0026B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DA0F8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RE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267B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17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2924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,8584044521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1A43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6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60C0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09</w:t>
            </w:r>
          </w:p>
        </w:tc>
      </w:tr>
      <w:tr w:rsidR="00DF2DFC" w:rsidRPr="005814C8" w14:paraId="00F3CAA6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40E7A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7455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INK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158E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619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B7D7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6111974713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8196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,68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2D3C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659</w:t>
            </w:r>
          </w:p>
        </w:tc>
      </w:tr>
      <w:tr w:rsidR="00DF2DFC" w:rsidRPr="005814C8" w14:paraId="709B7CFD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3B1E2C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54AC2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BIG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E2A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8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4F14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1867210260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88D4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,33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0B2E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</w:t>
            </w:r>
          </w:p>
        </w:tc>
      </w:tr>
      <w:tr w:rsidR="00DF2DFC" w:rsidRPr="005814C8" w14:paraId="3CE9B153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816DD8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3DB2B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A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D666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35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D598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7884327263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1468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22,67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C37E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879</w:t>
            </w:r>
          </w:p>
        </w:tc>
      </w:tr>
      <w:tr w:rsidR="00DF2DFC" w:rsidRPr="005814C8" w14:paraId="2E0CAB29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C44824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4803A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XCL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076A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98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3E65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8692753532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8680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AC46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</w:t>
            </w:r>
          </w:p>
        </w:tc>
      </w:tr>
      <w:tr w:rsidR="00DF2DFC" w:rsidRPr="005814C8" w14:paraId="6FE614B9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0F204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56429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LKM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4C1C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634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A57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2365824517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ED3B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,97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D6E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</w:t>
            </w:r>
          </w:p>
        </w:tc>
      </w:tr>
      <w:tr w:rsidR="00DF2DFC" w:rsidRPr="005814C8" w14:paraId="699A6624" w14:textId="77777777" w:rsidTr="00420997">
        <w:trPr>
          <w:trHeight w:val="315"/>
        </w:trPr>
        <w:tc>
          <w:tcPr>
            <w:tcW w:w="99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68B6031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A1ED1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ASA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058E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56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E6FF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,5810411374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9B0A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26,08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B5F7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</w:t>
            </w:r>
          </w:p>
        </w:tc>
      </w:tr>
      <w:tr w:rsidR="00DF2DFC" w:rsidRPr="005814C8" w14:paraId="28252039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34D745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74A10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BLV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202D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34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51ED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7860429338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D2BC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74,68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5F7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69</w:t>
            </w:r>
          </w:p>
        </w:tc>
      </w:tr>
      <w:tr w:rsidR="00DF2DFC" w:rsidRPr="005814C8" w14:paraId="1BA5CED4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351EFA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63449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EN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C134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5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D49C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5610663900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3A10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,82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60FB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29</w:t>
            </w:r>
          </w:p>
        </w:tc>
      </w:tr>
      <w:tr w:rsidR="00DF2DFC" w:rsidRPr="005814C8" w14:paraId="344B8C10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2FC4B5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E34EE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HO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5D46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6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20B8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,4227460282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1C0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,65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22D9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38</w:t>
            </w:r>
          </w:p>
        </w:tc>
      </w:tr>
      <w:tr w:rsidR="00DF2DFC" w:rsidRPr="005814C8" w14:paraId="16F2B686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4920F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82BE2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BS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5EC3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2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47C4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8162890514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FCE3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,2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7C0F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99</w:t>
            </w:r>
          </w:p>
        </w:tc>
      </w:tr>
      <w:tr w:rsidR="00DF2DFC" w:rsidRPr="005814C8" w14:paraId="761CC683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850F0A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2CCC1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RE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EB31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52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A968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,9506635590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CE8C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,27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B9F5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99</w:t>
            </w:r>
          </w:p>
        </w:tc>
      </w:tr>
      <w:tr w:rsidR="00DF2DFC" w:rsidRPr="005814C8" w14:paraId="72414410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8F87DB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FC6FB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INK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7625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64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4F5A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7105745307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000A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72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5AE0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19</w:t>
            </w:r>
          </w:p>
        </w:tc>
      </w:tr>
      <w:tr w:rsidR="00DF2DFC" w:rsidRPr="005814C8" w14:paraId="51305DA6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CDD02A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BB058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BIG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0C00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2884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2453507885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3FD0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,81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F5E4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29</w:t>
            </w:r>
          </w:p>
        </w:tc>
      </w:tr>
      <w:tr w:rsidR="00DF2DFC" w:rsidRPr="005814C8" w14:paraId="6D3BB197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78588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CB4B3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A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606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1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E51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9556726163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24F5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86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B92C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29</w:t>
            </w:r>
          </w:p>
        </w:tc>
      </w:tr>
      <w:tr w:rsidR="00DF2DFC" w:rsidRPr="005814C8" w14:paraId="03410BF2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618D60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D6D0C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XCL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4827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00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EDC9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9542745083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144E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,56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D26A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758</w:t>
            </w:r>
          </w:p>
        </w:tc>
      </w:tr>
      <w:tr w:rsidR="00DF2DFC" w:rsidRPr="005814C8" w14:paraId="1E83E09D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7401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6F589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LKM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6F81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612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7822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3068587143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84A2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,65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1F1B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978</w:t>
            </w:r>
          </w:p>
        </w:tc>
      </w:tr>
      <w:tr w:rsidR="00DF2DFC" w:rsidRPr="005814C8" w14:paraId="3D3CC887" w14:textId="77777777" w:rsidTr="00420997">
        <w:trPr>
          <w:trHeight w:val="315"/>
        </w:trPr>
        <w:tc>
          <w:tcPr>
            <w:tcW w:w="99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444CB1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489D4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ASA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764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25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866C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,5700043961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D1DB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92,81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AD65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99</w:t>
            </w:r>
          </w:p>
        </w:tc>
      </w:tr>
      <w:tr w:rsidR="00DF2DFC" w:rsidRPr="005814C8" w14:paraId="098C1560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FE5BA7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2FFFE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BLV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977D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28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6758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7034959996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7856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24,19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56D3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198</w:t>
            </w:r>
          </w:p>
        </w:tc>
      </w:tr>
      <w:tr w:rsidR="00DF2DFC" w:rsidRPr="005814C8" w14:paraId="4522FB70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1CCC6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DA850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EN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E2FD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3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D295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8474873879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79BD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,77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33C0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198</w:t>
            </w:r>
          </w:p>
        </w:tc>
      </w:tr>
      <w:tr w:rsidR="00DF2DFC" w:rsidRPr="005814C8" w14:paraId="5B18591F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14CD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10413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HO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2BD3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7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19F7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,5340750452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FE3A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,39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DAA3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989</w:t>
            </w:r>
          </w:p>
        </w:tc>
      </w:tr>
      <w:tr w:rsidR="00DF2DFC" w:rsidRPr="005814C8" w14:paraId="6671CE30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01FE33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5D60F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BS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ED53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7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5F92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9740594557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3BE5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,15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99E1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09</w:t>
            </w:r>
          </w:p>
        </w:tc>
      </w:tr>
      <w:tr w:rsidR="00DF2DFC" w:rsidRPr="005814C8" w14:paraId="0601BC82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6FFE3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C2AED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RE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A6D8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3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9DFA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,2864543426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658F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,63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0F91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29</w:t>
            </w:r>
          </w:p>
        </w:tc>
      </w:tr>
      <w:tr w:rsidR="00DF2DFC" w:rsidRPr="005814C8" w14:paraId="2096A501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BA97B1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E37C6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INK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8D9A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19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2D24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8696090349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9DC3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,79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2DFF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648</w:t>
            </w:r>
          </w:p>
        </w:tc>
      </w:tr>
      <w:tr w:rsidR="00DF2DFC" w:rsidRPr="005814C8" w14:paraId="73A1D38D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E44D98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59E0D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BIG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284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5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EFC8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4134062921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B74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,38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0628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648</w:t>
            </w:r>
          </w:p>
        </w:tc>
      </w:tr>
      <w:tr w:rsidR="00DF2DFC" w:rsidRPr="005814C8" w14:paraId="5442B196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3DACA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145F4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A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6EE0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44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6128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9551270390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0ACC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,92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1979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209</w:t>
            </w:r>
          </w:p>
        </w:tc>
      </w:tr>
      <w:tr w:rsidR="00DF2DFC" w:rsidRPr="005814C8" w14:paraId="250B64FA" w14:textId="77777777" w:rsidTr="00420997">
        <w:trPr>
          <w:trHeight w:val="344"/>
        </w:trPr>
        <w:tc>
          <w:tcPr>
            <w:tcW w:w="9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A3A6E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45C1F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XCL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F958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839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7F94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,03125821773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2796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,48%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813C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868</w:t>
            </w:r>
          </w:p>
        </w:tc>
      </w:tr>
      <w:tr w:rsidR="00DF2DFC" w:rsidRPr="005814C8" w14:paraId="5B92A490" w14:textId="77777777" w:rsidTr="00420997">
        <w:trPr>
          <w:trHeight w:val="315"/>
        </w:trPr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2DA0B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7A5FE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LKM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EAE5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52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3E0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4169128197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B251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BA76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18</w:t>
            </w:r>
          </w:p>
        </w:tc>
      </w:tr>
      <w:tr w:rsidR="00DF2DFC" w:rsidRPr="005814C8" w14:paraId="055DFCE3" w14:textId="77777777" w:rsidTr="00420997">
        <w:trPr>
          <w:trHeight w:val="315"/>
        </w:trPr>
        <w:tc>
          <w:tcPr>
            <w:tcW w:w="99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23C0095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3357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ASA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DBDF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71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ED1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,5918066850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484F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1,48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DAE2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297</w:t>
            </w:r>
          </w:p>
        </w:tc>
      </w:tr>
      <w:tr w:rsidR="00DF2DFC" w:rsidRPr="005814C8" w14:paraId="4701278A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1BB3C4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05136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BLV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6A14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33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4F99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3383490812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90A1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19,55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549E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846</w:t>
            </w:r>
          </w:p>
        </w:tc>
      </w:tr>
      <w:tr w:rsidR="00DF2DFC" w:rsidRPr="005814C8" w14:paraId="59FE5A48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256C64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026AC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EN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69F2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5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516C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8563315863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7A82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,85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BEF7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879</w:t>
            </w:r>
          </w:p>
        </w:tc>
      </w:tr>
      <w:tr w:rsidR="00DF2DFC" w:rsidRPr="005814C8" w14:paraId="7F70B8B6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DDA62E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10531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HO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F7A4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61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3047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,7445170243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ED05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28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BC9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0879</w:t>
            </w:r>
          </w:p>
        </w:tc>
      </w:tr>
      <w:tr w:rsidR="00DF2DFC" w:rsidRPr="005814C8" w14:paraId="3B7D33EB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6B1B1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FB670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BS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C1BF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02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96A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8872620853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6F7C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13,1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C7A5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18</w:t>
            </w:r>
          </w:p>
        </w:tc>
      </w:tr>
      <w:tr w:rsidR="00DF2DFC" w:rsidRPr="005814C8" w14:paraId="67541D0D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D3D849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14032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RE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A8DE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1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34F8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,4005088810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EE21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,14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50D8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527</w:t>
            </w:r>
          </w:p>
        </w:tc>
      </w:tr>
      <w:tr w:rsidR="00DF2DFC" w:rsidRPr="005814C8" w14:paraId="18321650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0EB59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E7DF5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INK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0727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58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4E3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,0924592281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3BC1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,29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436A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176</w:t>
            </w:r>
          </w:p>
        </w:tc>
      </w:tr>
      <w:tr w:rsidR="00DF2DFC" w:rsidRPr="005814C8" w14:paraId="275EA7AC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48ECCE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56E16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BIG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2FE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47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B566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5500905272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F0BE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,98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79BB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198</w:t>
            </w:r>
          </w:p>
        </w:tc>
      </w:tr>
      <w:tr w:rsidR="00DF2DFC" w:rsidRPr="005814C8" w14:paraId="1F56C422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55332E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D5DAE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A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C54B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95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BE20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9649294341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AFAB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39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00B1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736</w:t>
            </w:r>
          </w:p>
        </w:tc>
      </w:tr>
      <w:tr w:rsidR="00DF2DFC" w:rsidRPr="005814C8" w14:paraId="354EA3CA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AF099B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1058C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XCL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BE91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67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A2D2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,1025845764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275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,86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DBFA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396</w:t>
            </w:r>
          </w:p>
        </w:tc>
      </w:tr>
      <w:tr w:rsidR="00DF2DFC" w:rsidRPr="005814C8" w14:paraId="38DFD369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EE5DB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8E0D7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LKM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6B1B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16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BC6F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5324368245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DC32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,94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3C66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505</w:t>
            </w:r>
          </w:p>
        </w:tc>
      </w:tr>
      <w:tr w:rsidR="00DF2DFC" w:rsidRPr="005814C8" w14:paraId="6BB032E4" w14:textId="77777777" w:rsidTr="00420997">
        <w:trPr>
          <w:trHeight w:val="315"/>
        </w:trPr>
        <w:tc>
          <w:tcPr>
            <w:tcW w:w="993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7DBE233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598DB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ASA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E307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38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7468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,4060912076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9004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96,4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CAB3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615</w:t>
            </w:r>
          </w:p>
        </w:tc>
      </w:tr>
      <w:tr w:rsidR="00DF2DFC" w:rsidRPr="005814C8" w14:paraId="0F607F4C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19D489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F6BB1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BLV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56E2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0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08C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,0553853580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D9B2E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-7,5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702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308</w:t>
            </w:r>
          </w:p>
        </w:tc>
      </w:tr>
      <w:tr w:rsidR="00DF2DFC" w:rsidRPr="005814C8" w14:paraId="74AF9C6C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4003DF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56A8F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EN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BE87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5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1D89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,8162825607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E53D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4,45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37A8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857</w:t>
            </w:r>
          </w:p>
        </w:tc>
      </w:tr>
      <w:tr w:rsidR="00DF2DFC" w:rsidRPr="005814C8" w14:paraId="6156554F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010DB3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B6A0D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HO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4A25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61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37AA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,8687702259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53D3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96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A846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857</w:t>
            </w:r>
          </w:p>
        </w:tc>
      </w:tr>
      <w:tr w:rsidR="00DF2DFC" w:rsidRPr="005814C8" w14:paraId="44926649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813952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4D269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BS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E8EF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15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FED0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,8751217359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50812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,58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3954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308</w:t>
            </w:r>
          </w:p>
        </w:tc>
      </w:tr>
      <w:tr w:rsidR="00DF2DFC" w:rsidRPr="005814C8" w14:paraId="376AB4DA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F6ADFD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1A862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REN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9B62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41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EA9A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,4703092693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02DB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,13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66D45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385</w:t>
            </w:r>
          </w:p>
        </w:tc>
      </w:tr>
      <w:tr w:rsidR="00DF2DFC" w:rsidRPr="005814C8" w14:paraId="11CC946F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3A8DF4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8B20C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INK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4642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75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3166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,2703697711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FD01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,1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E5481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978</w:t>
            </w:r>
          </w:p>
        </w:tc>
      </w:tr>
      <w:tr w:rsidR="00DF2DFC" w:rsidRPr="005814C8" w14:paraId="3AC4549C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067294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A8A46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BIG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6C746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151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79E7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,5799604571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6695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,57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3CDA0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2747</w:t>
            </w:r>
          </w:p>
        </w:tc>
      </w:tr>
      <w:tr w:rsidR="00DF2DFC" w:rsidRPr="005814C8" w14:paraId="4C6EEC1D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8EEBB3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90FEF4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AT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1A58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410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8833C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,5506578400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F8869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,94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1087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187</w:t>
            </w:r>
          </w:p>
        </w:tc>
      </w:tr>
      <w:tr w:rsidR="00DF2DFC" w:rsidRPr="005814C8" w14:paraId="786D1BCE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664EC6D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CEEDE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XCL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9D51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33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0BE4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,2846064637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08B5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,92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EC233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956</w:t>
            </w:r>
          </w:p>
        </w:tc>
      </w:tr>
      <w:tr w:rsidR="00DF2DFC" w:rsidRPr="005814C8" w14:paraId="10E25E1E" w14:textId="77777777" w:rsidTr="00420997">
        <w:trPr>
          <w:trHeight w:val="315"/>
        </w:trPr>
        <w:tc>
          <w:tcPr>
            <w:tcW w:w="99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D0A2A7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FC9B0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LKM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49538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535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D3CDF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,5252243148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4DAF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,86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189DA" w14:textId="77777777" w:rsidR="00DF2DFC" w:rsidRPr="005814C8" w:rsidRDefault="00DF2DFC" w:rsidP="004209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5814C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0,3846</w:t>
            </w:r>
          </w:p>
        </w:tc>
      </w:tr>
    </w:tbl>
    <w:p w14:paraId="57416A48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3972DA4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0" w:name="_Toc135788061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8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Statistik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Deskriptif</w:t>
      </w:r>
      <w:bookmarkEnd w:id="10"/>
      <w:proofErr w:type="spellEnd"/>
    </w:p>
    <w:p w14:paraId="59BEAC1E" w14:textId="77777777" w:rsidR="00DF2DFC" w:rsidRPr="005814C8" w:rsidRDefault="00DF2DFC" w:rsidP="00DF2DF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6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07"/>
        <w:gridCol w:w="1014"/>
        <w:gridCol w:w="1091"/>
        <w:gridCol w:w="1106"/>
        <w:gridCol w:w="1307"/>
        <w:gridCol w:w="1445"/>
      </w:tblGrid>
      <w:tr w:rsidR="00DF2DFC" w:rsidRPr="005814C8" w14:paraId="13652644" w14:textId="77777777" w:rsidTr="00420997">
        <w:trPr>
          <w:cantSplit/>
        </w:trPr>
        <w:tc>
          <w:tcPr>
            <w:tcW w:w="766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2DDD5F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Descriptive Statistics</w:t>
            </w:r>
          </w:p>
        </w:tc>
      </w:tr>
      <w:tr w:rsidR="00DF2DFC" w:rsidRPr="005814C8" w14:paraId="1832A068" w14:textId="77777777" w:rsidTr="00420997">
        <w:trPr>
          <w:cantSplit/>
        </w:trPr>
        <w:tc>
          <w:tcPr>
            <w:tcW w:w="170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A79BC8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B42258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A6F63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110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73FDEE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130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8578F6C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44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22608F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Deviation</w:t>
            </w:r>
          </w:p>
        </w:tc>
      </w:tr>
      <w:tr w:rsidR="00DF2DFC" w:rsidRPr="005814C8" w14:paraId="3DB36686" w14:textId="77777777" w:rsidTr="00420997">
        <w:trPr>
          <w:cantSplit/>
        </w:trPr>
        <w:tc>
          <w:tcPr>
            <w:tcW w:w="1706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694083D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TO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B0F4CBC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09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4FFC2E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26</w:t>
            </w:r>
          </w:p>
        </w:tc>
        <w:tc>
          <w:tcPr>
            <w:tcW w:w="110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2E411E0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34</w:t>
            </w:r>
          </w:p>
        </w:tc>
        <w:tc>
          <w:tcPr>
            <w:tcW w:w="130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28E739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72</w:t>
            </w:r>
          </w:p>
        </w:tc>
        <w:tc>
          <w:tcPr>
            <w:tcW w:w="144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DF4A6E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77</w:t>
            </w:r>
          </w:p>
        </w:tc>
      </w:tr>
      <w:tr w:rsidR="00DF2DFC" w:rsidRPr="005814C8" w14:paraId="2BE2BB0F" w14:textId="77777777" w:rsidTr="00420997">
        <w:trPr>
          <w:cantSplit/>
        </w:trPr>
        <w:tc>
          <w:tcPr>
            <w:tcW w:w="170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2670F98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P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721512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09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3376AD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237</w:t>
            </w:r>
          </w:p>
        </w:tc>
        <w:tc>
          <w:tcPr>
            <w:tcW w:w="11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5C8A17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470</w:t>
            </w:r>
          </w:p>
        </w:tc>
        <w:tc>
          <w:tcPr>
            <w:tcW w:w="13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2A538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,959</w:t>
            </w:r>
          </w:p>
        </w:tc>
        <w:tc>
          <w:tcPr>
            <w:tcW w:w="144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4D2F3E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89</w:t>
            </w:r>
          </w:p>
        </w:tc>
      </w:tr>
      <w:tr w:rsidR="00DF2DFC" w:rsidRPr="005814C8" w14:paraId="6C4179EB" w14:textId="77777777" w:rsidTr="00420997">
        <w:trPr>
          <w:cantSplit/>
        </w:trPr>
        <w:tc>
          <w:tcPr>
            <w:tcW w:w="170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342EEA6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P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6E2E42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09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57A69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928</w:t>
            </w:r>
          </w:p>
        </w:tc>
        <w:tc>
          <w:tcPr>
            <w:tcW w:w="11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9F342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965</w:t>
            </w:r>
          </w:p>
        </w:tc>
        <w:tc>
          <w:tcPr>
            <w:tcW w:w="13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A02CE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81</w:t>
            </w:r>
          </w:p>
        </w:tc>
        <w:tc>
          <w:tcPr>
            <w:tcW w:w="144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BE6B1D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51</w:t>
            </w:r>
          </w:p>
        </w:tc>
      </w:tr>
      <w:tr w:rsidR="00DF2DFC" w:rsidRPr="005814C8" w14:paraId="41715763" w14:textId="77777777" w:rsidTr="00420997">
        <w:trPr>
          <w:cantSplit/>
        </w:trPr>
        <w:tc>
          <w:tcPr>
            <w:tcW w:w="170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26EF0D0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SR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BD3ABAC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09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6DAF10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66</w:t>
            </w:r>
          </w:p>
        </w:tc>
        <w:tc>
          <w:tcPr>
            <w:tcW w:w="11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E1E0E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8</w:t>
            </w:r>
          </w:p>
        </w:tc>
        <w:tc>
          <w:tcPr>
            <w:tcW w:w="13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7D49C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03</w:t>
            </w:r>
          </w:p>
        </w:tc>
        <w:tc>
          <w:tcPr>
            <w:tcW w:w="144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983D43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22</w:t>
            </w:r>
          </w:p>
        </w:tc>
      </w:tr>
      <w:tr w:rsidR="00DF2DFC" w:rsidRPr="005814C8" w14:paraId="21081948" w14:textId="77777777" w:rsidTr="00420997">
        <w:trPr>
          <w:cantSplit/>
        </w:trPr>
        <w:tc>
          <w:tcPr>
            <w:tcW w:w="1706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432522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lid N (listwise)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98645D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09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F31E7E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89A557F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3CEB53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C09DA4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EBEB540" w14:textId="77777777" w:rsidR="00DF2DFC" w:rsidRPr="005814C8" w:rsidRDefault="00DF2DFC" w:rsidP="00DF2D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53C26C7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1" w:name="_Toc135788062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9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Normalitas</w:t>
      </w:r>
      <w:bookmarkEnd w:id="11"/>
      <w:proofErr w:type="spellEnd"/>
    </w:p>
    <w:p w14:paraId="6FA8618E" w14:textId="77777777" w:rsidR="00DF2DFC" w:rsidRPr="005814C8" w:rsidRDefault="00DF2DFC" w:rsidP="00DF2DFC">
      <w:pPr>
        <w:pStyle w:val="ListParagraph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814C8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Histogram Uji </w:t>
      </w:r>
      <w:proofErr w:type="spellStart"/>
      <w:r w:rsidRPr="005814C8">
        <w:rPr>
          <w:rFonts w:ascii="Times New Roman" w:hAnsi="Times New Roman" w:cs="Times New Roman"/>
          <w:sz w:val="24"/>
          <w:szCs w:val="24"/>
        </w:rPr>
        <w:t>Normalitas</w:t>
      </w:r>
      <w:proofErr w:type="spellEnd"/>
    </w:p>
    <w:p w14:paraId="29B36672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91FBB12" wp14:editId="115878C2">
            <wp:extent cx="4245645" cy="2873829"/>
            <wp:effectExtent l="0" t="0" r="2540" b="3175"/>
            <wp:docPr id="1213752927" name="Picture 12137529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21">
                              <a14:imgEffect>
                                <a14:sharpenSoften amount="50000"/>
                              </a14:imgEffect>
                              <a14:imgEffect>
                                <a14:saturation sat="40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989"/>
                    <a:stretch/>
                  </pic:blipFill>
                  <pic:spPr bwMode="auto">
                    <a:xfrm>
                      <a:off x="0" y="0"/>
                      <a:ext cx="4283690" cy="28995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6DDF94" w14:textId="77777777" w:rsidR="00DF2DFC" w:rsidRPr="005814C8" w:rsidRDefault="00DF2DFC" w:rsidP="00DF2DFC">
      <w:pPr>
        <w:pStyle w:val="ListParagraph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5814C8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Normal </w:t>
      </w:r>
      <w:r w:rsidRPr="005814C8">
        <w:rPr>
          <w:rFonts w:ascii="Times New Roman" w:hAnsi="Times New Roman" w:cs="Times New Roman"/>
          <w:i/>
          <w:iCs/>
          <w:sz w:val="24"/>
          <w:szCs w:val="24"/>
        </w:rPr>
        <w:t>P-P Plot of Regression Standardized Residual</w:t>
      </w:r>
    </w:p>
    <w:p w14:paraId="2C272B80" w14:textId="77777777" w:rsidR="00DF2DFC" w:rsidRPr="005814C8" w:rsidRDefault="00DF2DFC" w:rsidP="00DF2DFC">
      <w:pPr>
        <w:pStyle w:val="ListParagraph"/>
        <w:tabs>
          <w:tab w:val="left" w:pos="4563"/>
        </w:tabs>
        <w:spacing w:line="480" w:lineRule="auto"/>
        <w:ind w:left="1080"/>
        <w:jc w:val="center"/>
        <w:rPr>
          <w:rFonts w:ascii="Times New Roman" w:hAnsi="Times New Roman" w:cs="Times New Roman"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A1D6E71" wp14:editId="26228EDD">
            <wp:extent cx="3302637" cy="3420094"/>
            <wp:effectExtent l="0" t="0" r="0" b="9525"/>
            <wp:docPr id="106090587" name="Picture 1060905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BEBA8EAE-BF5A-486C-A8C5-ECC9F3942E4B}">
                          <a14:imgProps xmlns:a14="http://schemas.microsoft.com/office/drawing/2010/main">
                            <a14:imgLayer r:embed="rId23">
                              <a14:imgEffect>
                                <a14:sharpenSoften amount="50000"/>
                              </a14:imgEffect>
                              <a14:imgEffect>
                                <a14:saturation sat="40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047" r="21078"/>
                    <a:stretch/>
                  </pic:blipFill>
                  <pic:spPr bwMode="auto">
                    <a:xfrm>
                      <a:off x="0" y="0"/>
                      <a:ext cx="3337851" cy="34565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5814C8">
        <w:rPr>
          <w:rFonts w:ascii="Times New Roman" w:hAnsi="Times New Roman" w:cs="Times New Roman"/>
          <w:sz w:val="24"/>
          <w:szCs w:val="24"/>
        </w:rPr>
        <w:br w:type="page"/>
      </w:r>
    </w:p>
    <w:p w14:paraId="75BC9534" w14:textId="77777777" w:rsidR="00DF2DFC" w:rsidRPr="005814C8" w:rsidRDefault="00DF2DFC" w:rsidP="00DF2DFC">
      <w:pPr>
        <w:pStyle w:val="ListParagraph"/>
        <w:tabs>
          <w:tab w:val="left" w:pos="4563"/>
        </w:tabs>
        <w:spacing w:line="480" w:lineRule="auto"/>
        <w:ind w:left="1080"/>
        <w:jc w:val="center"/>
        <w:rPr>
          <w:rFonts w:ascii="Times New Roman" w:hAnsi="Times New Roman" w:cs="Times New Roman"/>
          <w:sz w:val="24"/>
          <w:szCs w:val="24"/>
        </w:rPr>
      </w:pPr>
    </w:p>
    <w:p w14:paraId="5EB4E593" w14:textId="77777777" w:rsidR="00DF2DFC" w:rsidRPr="005814C8" w:rsidRDefault="00DF2DFC" w:rsidP="00DF2DFC">
      <w:pPr>
        <w:pStyle w:val="ListParagraph"/>
        <w:numPr>
          <w:ilvl w:val="0"/>
          <w:numId w:val="53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14C8">
        <w:rPr>
          <w:rFonts w:ascii="Times New Roman" w:hAnsi="Times New Roman" w:cs="Times New Roman"/>
          <w:sz w:val="24"/>
          <w:szCs w:val="24"/>
        </w:rPr>
        <w:t xml:space="preserve">Hasil Uji </w:t>
      </w:r>
      <w:proofErr w:type="spellStart"/>
      <w:r w:rsidRPr="005814C8">
        <w:rPr>
          <w:rFonts w:ascii="Times New Roman" w:hAnsi="Times New Roman" w:cs="Times New Roman"/>
          <w:sz w:val="24"/>
          <w:szCs w:val="24"/>
        </w:rPr>
        <w:t>Normalitas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</w:t>
      </w:r>
      <w:r w:rsidRPr="005814C8">
        <w:rPr>
          <w:rFonts w:ascii="Times New Roman" w:hAnsi="Times New Roman" w:cs="Times New Roman"/>
          <w:i/>
          <w:iCs/>
          <w:sz w:val="24"/>
          <w:szCs w:val="24"/>
        </w:rPr>
        <w:t>One-Sample Kolmogorov-Smirnov Test</w:t>
      </w:r>
    </w:p>
    <w:tbl>
      <w:tblPr>
        <w:tblW w:w="6946" w:type="dxa"/>
        <w:tblInd w:w="98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62"/>
        <w:gridCol w:w="1566"/>
        <w:gridCol w:w="2618"/>
      </w:tblGrid>
      <w:tr w:rsidR="00DF2DFC" w:rsidRPr="005814C8" w14:paraId="6829A73A" w14:textId="77777777" w:rsidTr="00420997">
        <w:trPr>
          <w:cantSplit/>
          <w:trHeight w:val="345"/>
        </w:trPr>
        <w:tc>
          <w:tcPr>
            <w:tcW w:w="0" w:type="auto"/>
            <w:gridSpan w:val="3"/>
            <w:shd w:val="clear" w:color="auto" w:fill="auto"/>
            <w:vAlign w:val="center"/>
          </w:tcPr>
          <w:p w14:paraId="5CD811A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ne-Sample Kolmogorov-Smirnov Test</w:t>
            </w:r>
          </w:p>
        </w:tc>
      </w:tr>
      <w:tr w:rsidR="00DF2DFC" w:rsidRPr="005814C8" w14:paraId="5DCB6A5D" w14:textId="77777777" w:rsidTr="00420997">
        <w:trPr>
          <w:cantSplit/>
          <w:trHeight w:val="345"/>
        </w:trPr>
        <w:tc>
          <w:tcPr>
            <w:tcW w:w="0" w:type="auto"/>
            <w:gridSpan w:val="2"/>
            <w:shd w:val="clear" w:color="auto" w:fill="auto"/>
            <w:vAlign w:val="bottom"/>
          </w:tcPr>
          <w:p w14:paraId="2101566E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  <w:vAlign w:val="bottom"/>
          </w:tcPr>
          <w:p w14:paraId="4B5D8530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Unstandardized Residual</w:t>
            </w:r>
          </w:p>
        </w:tc>
      </w:tr>
      <w:tr w:rsidR="00DF2DFC" w:rsidRPr="005814C8" w14:paraId="59CD671B" w14:textId="77777777" w:rsidTr="00420997">
        <w:trPr>
          <w:cantSplit/>
          <w:trHeight w:val="345"/>
        </w:trPr>
        <w:tc>
          <w:tcPr>
            <w:tcW w:w="0" w:type="auto"/>
            <w:gridSpan w:val="2"/>
            <w:shd w:val="clear" w:color="auto" w:fill="auto"/>
          </w:tcPr>
          <w:p w14:paraId="5FBC492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14:paraId="554F2F10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DF2DFC" w:rsidRPr="005814C8" w14:paraId="6F1BA5D9" w14:textId="77777777" w:rsidTr="00420997">
        <w:trPr>
          <w:cantSplit/>
          <w:trHeight w:val="345"/>
        </w:trPr>
        <w:tc>
          <w:tcPr>
            <w:tcW w:w="0" w:type="auto"/>
            <w:vMerge w:val="restart"/>
            <w:shd w:val="clear" w:color="auto" w:fill="auto"/>
          </w:tcPr>
          <w:p w14:paraId="37F95F0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 xml:space="preserve">Normal </w:t>
            </w:r>
            <w:proofErr w:type="spellStart"/>
            <w:proofErr w:type="gram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Parameters</w:t>
            </w:r>
            <w:r w:rsidRPr="005814C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0" w:type="auto"/>
            <w:shd w:val="clear" w:color="auto" w:fill="auto"/>
          </w:tcPr>
          <w:p w14:paraId="74BFA92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0" w:type="auto"/>
            <w:shd w:val="clear" w:color="auto" w:fill="auto"/>
          </w:tcPr>
          <w:p w14:paraId="77C8D837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39.4353</w:t>
            </w:r>
          </w:p>
        </w:tc>
      </w:tr>
      <w:tr w:rsidR="00DF2DFC" w:rsidRPr="005814C8" w14:paraId="0E3C47BA" w14:textId="77777777" w:rsidTr="00420997">
        <w:trPr>
          <w:cantSplit/>
          <w:trHeight w:val="345"/>
        </w:trPr>
        <w:tc>
          <w:tcPr>
            <w:tcW w:w="0" w:type="auto"/>
            <w:vMerge/>
            <w:shd w:val="clear" w:color="auto" w:fill="auto"/>
          </w:tcPr>
          <w:p w14:paraId="12B6570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834FE8E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  <w:tc>
          <w:tcPr>
            <w:tcW w:w="0" w:type="auto"/>
            <w:shd w:val="clear" w:color="auto" w:fill="auto"/>
          </w:tcPr>
          <w:p w14:paraId="2416801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5.65089</w:t>
            </w:r>
          </w:p>
        </w:tc>
      </w:tr>
      <w:tr w:rsidR="00DF2DFC" w:rsidRPr="005814C8" w14:paraId="3E8FBD22" w14:textId="77777777" w:rsidTr="00420997">
        <w:trPr>
          <w:cantSplit/>
          <w:trHeight w:val="345"/>
        </w:trPr>
        <w:tc>
          <w:tcPr>
            <w:tcW w:w="0" w:type="auto"/>
            <w:vMerge w:val="restart"/>
            <w:shd w:val="clear" w:color="auto" w:fill="auto"/>
          </w:tcPr>
          <w:p w14:paraId="3998507C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Most Extreme Differences</w:t>
            </w:r>
          </w:p>
        </w:tc>
        <w:tc>
          <w:tcPr>
            <w:tcW w:w="0" w:type="auto"/>
            <w:shd w:val="clear" w:color="auto" w:fill="auto"/>
          </w:tcPr>
          <w:p w14:paraId="23547B7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Absolute</w:t>
            </w:r>
          </w:p>
        </w:tc>
        <w:tc>
          <w:tcPr>
            <w:tcW w:w="0" w:type="auto"/>
            <w:shd w:val="clear" w:color="auto" w:fill="auto"/>
          </w:tcPr>
          <w:p w14:paraId="7B10621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.094</w:t>
            </w:r>
          </w:p>
        </w:tc>
      </w:tr>
      <w:tr w:rsidR="00DF2DFC" w:rsidRPr="005814C8" w14:paraId="7BACA582" w14:textId="77777777" w:rsidTr="00420997">
        <w:trPr>
          <w:cantSplit/>
          <w:trHeight w:val="345"/>
        </w:trPr>
        <w:tc>
          <w:tcPr>
            <w:tcW w:w="0" w:type="auto"/>
            <w:vMerge/>
            <w:shd w:val="clear" w:color="auto" w:fill="auto"/>
          </w:tcPr>
          <w:p w14:paraId="2B57A4C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5C5967E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Positive</w:t>
            </w:r>
          </w:p>
        </w:tc>
        <w:tc>
          <w:tcPr>
            <w:tcW w:w="0" w:type="auto"/>
            <w:shd w:val="clear" w:color="auto" w:fill="auto"/>
          </w:tcPr>
          <w:p w14:paraId="6CF4855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.075</w:t>
            </w:r>
          </w:p>
        </w:tc>
      </w:tr>
      <w:tr w:rsidR="00DF2DFC" w:rsidRPr="005814C8" w14:paraId="58A0E79F" w14:textId="77777777" w:rsidTr="00420997">
        <w:trPr>
          <w:cantSplit/>
          <w:trHeight w:val="345"/>
        </w:trPr>
        <w:tc>
          <w:tcPr>
            <w:tcW w:w="0" w:type="auto"/>
            <w:vMerge/>
            <w:shd w:val="clear" w:color="auto" w:fill="auto"/>
          </w:tcPr>
          <w:p w14:paraId="295667EF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14:paraId="72DE1177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Negative</w:t>
            </w:r>
          </w:p>
        </w:tc>
        <w:tc>
          <w:tcPr>
            <w:tcW w:w="0" w:type="auto"/>
            <w:shd w:val="clear" w:color="auto" w:fill="auto"/>
          </w:tcPr>
          <w:p w14:paraId="4C50F3AC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-.094</w:t>
            </w:r>
          </w:p>
        </w:tc>
      </w:tr>
      <w:tr w:rsidR="00DF2DFC" w:rsidRPr="005814C8" w14:paraId="60A4D908" w14:textId="77777777" w:rsidTr="00420997">
        <w:trPr>
          <w:cantSplit/>
          <w:trHeight w:val="345"/>
        </w:trPr>
        <w:tc>
          <w:tcPr>
            <w:tcW w:w="0" w:type="auto"/>
            <w:gridSpan w:val="2"/>
            <w:shd w:val="clear" w:color="auto" w:fill="auto"/>
          </w:tcPr>
          <w:p w14:paraId="2FE2AC4F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Test Statistic</w:t>
            </w:r>
          </w:p>
        </w:tc>
        <w:tc>
          <w:tcPr>
            <w:tcW w:w="0" w:type="auto"/>
            <w:shd w:val="clear" w:color="auto" w:fill="auto"/>
          </w:tcPr>
          <w:p w14:paraId="25F91B9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.094</w:t>
            </w:r>
          </w:p>
        </w:tc>
      </w:tr>
      <w:tr w:rsidR="00DF2DFC" w:rsidRPr="005814C8" w14:paraId="4DEF0FF8" w14:textId="77777777" w:rsidTr="00420997">
        <w:trPr>
          <w:cantSplit/>
          <w:trHeight w:val="345"/>
        </w:trPr>
        <w:tc>
          <w:tcPr>
            <w:tcW w:w="0" w:type="auto"/>
            <w:gridSpan w:val="2"/>
            <w:shd w:val="clear" w:color="auto" w:fill="auto"/>
          </w:tcPr>
          <w:p w14:paraId="2F26EBF0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Asymp</w:t>
            </w:r>
            <w:proofErr w:type="spellEnd"/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. Sig. (2-tailed)</w:t>
            </w:r>
          </w:p>
        </w:tc>
        <w:tc>
          <w:tcPr>
            <w:tcW w:w="0" w:type="auto"/>
            <w:shd w:val="clear" w:color="auto" w:fill="auto"/>
          </w:tcPr>
          <w:p w14:paraId="03361C7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.061</w:t>
            </w:r>
            <w:r w:rsidRPr="005814C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</w:tr>
      <w:tr w:rsidR="00DF2DFC" w:rsidRPr="005814C8" w14:paraId="48B8F5D1" w14:textId="77777777" w:rsidTr="00420997">
        <w:trPr>
          <w:cantSplit/>
          <w:trHeight w:val="345"/>
        </w:trPr>
        <w:tc>
          <w:tcPr>
            <w:tcW w:w="0" w:type="auto"/>
            <w:gridSpan w:val="3"/>
            <w:shd w:val="clear" w:color="auto" w:fill="auto"/>
          </w:tcPr>
          <w:p w14:paraId="674477E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a. Test distribution is Normal.</w:t>
            </w:r>
          </w:p>
        </w:tc>
      </w:tr>
      <w:tr w:rsidR="00DF2DFC" w:rsidRPr="005814C8" w14:paraId="7BBC5556" w14:textId="77777777" w:rsidTr="00420997">
        <w:trPr>
          <w:cantSplit/>
          <w:trHeight w:val="345"/>
        </w:trPr>
        <w:tc>
          <w:tcPr>
            <w:tcW w:w="0" w:type="auto"/>
            <w:gridSpan w:val="3"/>
            <w:shd w:val="clear" w:color="auto" w:fill="auto"/>
          </w:tcPr>
          <w:p w14:paraId="7ABB3A6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b. Calculated from data.</w:t>
            </w:r>
          </w:p>
        </w:tc>
      </w:tr>
      <w:tr w:rsidR="00DF2DFC" w:rsidRPr="005814C8" w14:paraId="649B4068" w14:textId="77777777" w:rsidTr="00420997">
        <w:trPr>
          <w:cantSplit/>
          <w:trHeight w:val="345"/>
        </w:trPr>
        <w:tc>
          <w:tcPr>
            <w:tcW w:w="0" w:type="auto"/>
            <w:gridSpan w:val="3"/>
            <w:shd w:val="clear" w:color="auto" w:fill="auto"/>
          </w:tcPr>
          <w:p w14:paraId="0322AEDF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sz w:val="24"/>
                <w:szCs w:val="24"/>
              </w:rPr>
              <w:t>c. Lilliefors Significance Correction.</w:t>
            </w:r>
          </w:p>
        </w:tc>
      </w:tr>
    </w:tbl>
    <w:p w14:paraId="3302B3BF" w14:textId="77777777" w:rsidR="00DF2DFC" w:rsidRPr="005814C8" w:rsidRDefault="00DF2DFC" w:rsidP="00DF2DFC">
      <w:pPr>
        <w:pStyle w:val="ListParagraph"/>
        <w:tabs>
          <w:tab w:val="left" w:pos="4526"/>
        </w:tabs>
        <w:ind w:left="1080"/>
        <w:rPr>
          <w:rFonts w:ascii="Times New Roman" w:hAnsi="Times New Roman" w:cs="Times New Roman"/>
          <w:sz w:val="24"/>
          <w:szCs w:val="24"/>
        </w:rPr>
      </w:pPr>
    </w:p>
    <w:p w14:paraId="09B66854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2" w:name="_Toc135788063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35CD0C00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0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Multikolinieritas</w:t>
      </w:r>
      <w:bookmarkEnd w:id="12"/>
      <w:proofErr w:type="spellEnd"/>
    </w:p>
    <w:tbl>
      <w:tblPr>
        <w:tblpPr w:leftFromText="180" w:rightFromText="180" w:vertAnchor="text" w:horzAnchor="margin" w:tblpY="-9"/>
        <w:tblW w:w="791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5"/>
        <w:gridCol w:w="1390"/>
        <w:gridCol w:w="1295"/>
        <w:gridCol w:w="1296"/>
        <w:gridCol w:w="1620"/>
        <w:gridCol w:w="1295"/>
        <w:gridCol w:w="971"/>
      </w:tblGrid>
      <w:tr w:rsidR="00DF2DFC" w:rsidRPr="005814C8" w14:paraId="5E1B3CA3" w14:textId="77777777" w:rsidTr="00420997">
        <w:trPr>
          <w:cantSplit/>
          <w:trHeight w:val="628"/>
        </w:trPr>
        <w:tc>
          <w:tcPr>
            <w:tcW w:w="143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1652194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591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66A11C0C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620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DBDF557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2266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B79E38D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llinearity Statistics</w:t>
            </w:r>
          </w:p>
        </w:tc>
      </w:tr>
      <w:tr w:rsidR="00DF2DFC" w:rsidRPr="005814C8" w14:paraId="13BADA8C" w14:textId="77777777" w:rsidTr="00420997">
        <w:trPr>
          <w:cantSplit/>
          <w:trHeight w:val="157"/>
        </w:trPr>
        <w:tc>
          <w:tcPr>
            <w:tcW w:w="143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55F21DB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95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469FF6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29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31779557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62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3A907A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29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1697F587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lerance</w:t>
            </w:r>
          </w:p>
        </w:tc>
        <w:tc>
          <w:tcPr>
            <w:tcW w:w="971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EB2FDAE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IF</w:t>
            </w:r>
          </w:p>
        </w:tc>
      </w:tr>
      <w:tr w:rsidR="00DF2DFC" w:rsidRPr="005814C8" w14:paraId="1632870D" w14:textId="77777777" w:rsidTr="00420997">
        <w:trPr>
          <w:cantSplit/>
          <w:trHeight w:val="314"/>
        </w:trPr>
        <w:tc>
          <w:tcPr>
            <w:tcW w:w="45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25EFAA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38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0C2078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29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EA75E0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22</w:t>
            </w:r>
          </w:p>
        </w:tc>
        <w:tc>
          <w:tcPr>
            <w:tcW w:w="129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5CEDB7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1</w:t>
            </w:r>
          </w:p>
        </w:tc>
        <w:tc>
          <w:tcPr>
            <w:tcW w:w="162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BC5D1E0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F11450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7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49228C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F2DFC" w:rsidRPr="005814C8" w14:paraId="7FCBACD2" w14:textId="77777777" w:rsidTr="00420997">
        <w:trPr>
          <w:cantSplit/>
          <w:trHeight w:val="157"/>
        </w:trPr>
        <w:tc>
          <w:tcPr>
            <w:tcW w:w="4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B73B8C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184162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to</w:t>
            </w:r>
            <w:proofErr w:type="spellEnd"/>
          </w:p>
        </w:tc>
        <w:tc>
          <w:tcPr>
            <w:tcW w:w="129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3521BE0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45</w:t>
            </w:r>
          </w:p>
        </w:tc>
        <w:tc>
          <w:tcPr>
            <w:tcW w:w="129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042E1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9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68769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69</w:t>
            </w:r>
          </w:p>
        </w:tc>
        <w:tc>
          <w:tcPr>
            <w:tcW w:w="129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9ADAC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48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CC795D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79</w:t>
            </w:r>
          </w:p>
        </w:tc>
      </w:tr>
      <w:tr w:rsidR="00DF2DFC" w:rsidRPr="005814C8" w14:paraId="4276C448" w14:textId="77777777" w:rsidTr="00420997">
        <w:trPr>
          <w:cantSplit/>
          <w:trHeight w:val="157"/>
        </w:trPr>
        <w:tc>
          <w:tcPr>
            <w:tcW w:w="4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3B1F29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CB40AC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29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20E6D87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6.113</w:t>
            </w:r>
          </w:p>
        </w:tc>
        <w:tc>
          <w:tcPr>
            <w:tcW w:w="129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8CA9D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1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5C4FC2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03</w:t>
            </w:r>
          </w:p>
        </w:tc>
        <w:tc>
          <w:tcPr>
            <w:tcW w:w="129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6C973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53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DF2461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72</w:t>
            </w:r>
          </w:p>
        </w:tc>
      </w:tr>
      <w:tr w:rsidR="00DF2DFC" w:rsidRPr="005814C8" w14:paraId="32D8F966" w14:textId="77777777" w:rsidTr="00420997">
        <w:trPr>
          <w:cantSplit/>
          <w:trHeight w:val="157"/>
        </w:trPr>
        <w:tc>
          <w:tcPr>
            <w:tcW w:w="4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154CA4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0CE11AF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P</w:t>
            </w:r>
          </w:p>
        </w:tc>
        <w:tc>
          <w:tcPr>
            <w:tcW w:w="129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2D4B51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62</w:t>
            </w:r>
          </w:p>
        </w:tc>
        <w:tc>
          <w:tcPr>
            <w:tcW w:w="129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534567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93</w:t>
            </w:r>
          </w:p>
        </w:tc>
        <w:tc>
          <w:tcPr>
            <w:tcW w:w="162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3E64A5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72</w:t>
            </w:r>
          </w:p>
        </w:tc>
        <w:tc>
          <w:tcPr>
            <w:tcW w:w="129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4BF5C3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994</w:t>
            </w:r>
          </w:p>
        </w:tc>
        <w:tc>
          <w:tcPr>
            <w:tcW w:w="97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C40F3E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06</w:t>
            </w:r>
          </w:p>
        </w:tc>
      </w:tr>
    </w:tbl>
    <w:p w14:paraId="48E47ECB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0E10931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542A4F4D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76312725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56B7AA81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5F14FEA3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4379A302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2C6F5DDE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4770D4D5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4EA1B849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2D27983F" w14:textId="77777777" w:rsidR="00DF2DFC" w:rsidRPr="005814C8" w:rsidRDefault="00DF2DFC" w:rsidP="00DF2DFC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308668D" w14:textId="77777777" w:rsidR="00DF2DFC" w:rsidRPr="005814C8" w:rsidRDefault="00DF2DFC" w:rsidP="00DF2DFC">
      <w:pPr>
        <w:tabs>
          <w:tab w:val="left" w:pos="2100"/>
        </w:tabs>
        <w:rPr>
          <w:rFonts w:ascii="Times New Roman" w:hAnsi="Times New Roman" w:cs="Times New Roman"/>
          <w:sz w:val="24"/>
          <w:szCs w:val="24"/>
        </w:rPr>
      </w:pPr>
      <w:r w:rsidRPr="005814C8">
        <w:rPr>
          <w:rFonts w:ascii="Times New Roman" w:hAnsi="Times New Roman" w:cs="Times New Roman"/>
          <w:sz w:val="24"/>
          <w:szCs w:val="24"/>
        </w:rPr>
        <w:tab/>
      </w:r>
      <w:r w:rsidRPr="005814C8">
        <w:rPr>
          <w:rFonts w:ascii="Times New Roman" w:hAnsi="Times New Roman" w:cs="Times New Roman"/>
          <w:sz w:val="24"/>
          <w:szCs w:val="24"/>
        </w:rPr>
        <w:br w:type="page"/>
      </w:r>
    </w:p>
    <w:p w14:paraId="54531BDE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3" w:name="_Toc135788064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1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Heteroskedastisitas</w:t>
      </w:r>
      <w:bookmarkEnd w:id="13"/>
      <w:proofErr w:type="spellEnd"/>
    </w:p>
    <w:p w14:paraId="1360FC07" w14:textId="77777777" w:rsidR="00DF2DFC" w:rsidRPr="005814C8" w:rsidRDefault="00DF2DFC" w:rsidP="00DF2DFC">
      <w:pPr>
        <w:pStyle w:val="ListParagraph"/>
        <w:numPr>
          <w:ilvl w:val="0"/>
          <w:numId w:val="54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16CF7567" wp14:editId="2FD79DFA">
            <wp:simplePos x="0" y="0"/>
            <wp:positionH relativeFrom="column">
              <wp:posOffset>606985</wp:posOffset>
            </wp:positionH>
            <wp:positionV relativeFrom="paragraph">
              <wp:posOffset>263781</wp:posOffset>
            </wp:positionV>
            <wp:extent cx="4449170" cy="2618447"/>
            <wp:effectExtent l="0" t="0" r="8890" b="0"/>
            <wp:wrapNone/>
            <wp:docPr id="266591790" name="Picture 2665917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BEBA8EAE-BF5A-486C-A8C5-ECC9F3942E4B}">
                          <a14:imgProps xmlns:a14="http://schemas.microsoft.com/office/drawing/2010/main">
                            <a14:imgLayer r:embed="rId25">
                              <a14:imgEffect>
                                <a14:sharpenSoften amount="50000"/>
                              </a14:imgEffect>
                              <a14:imgEffect>
                                <a14:saturation sat="40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8124" cy="2623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 w:rsidRPr="005814C8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Pr="005814C8">
        <w:rPr>
          <w:rFonts w:ascii="Times New Roman" w:hAnsi="Times New Roman" w:cs="Times New Roman"/>
          <w:sz w:val="24"/>
          <w:szCs w:val="24"/>
        </w:rPr>
        <w:t xml:space="preserve"> </w:t>
      </w:r>
      <w:r w:rsidRPr="005814C8">
        <w:rPr>
          <w:rFonts w:ascii="Times New Roman" w:hAnsi="Times New Roman" w:cs="Times New Roman"/>
          <w:i/>
          <w:iCs/>
          <w:sz w:val="24"/>
          <w:szCs w:val="24"/>
        </w:rPr>
        <w:t>Scatterplot</w:t>
      </w:r>
    </w:p>
    <w:p w14:paraId="0AB14CFF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EE38BCE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774E62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E06B256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1F45195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4EA676C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F8E46BE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03CD3D3" w14:textId="77777777" w:rsidR="00DF2DFC" w:rsidRPr="005814C8" w:rsidRDefault="00DF2DFC" w:rsidP="00DF2DFC">
      <w:pPr>
        <w:pStyle w:val="ListParagraph"/>
        <w:autoSpaceDE w:val="0"/>
        <w:autoSpaceDN w:val="0"/>
        <w:adjustRightInd w:val="0"/>
        <w:spacing w:after="0" w:line="480" w:lineRule="auto"/>
        <w:ind w:left="10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896EF3E" w14:textId="77777777" w:rsidR="00DF2DFC" w:rsidRPr="005814C8" w:rsidRDefault="00DF2DFC" w:rsidP="00DF2DFC">
      <w:pPr>
        <w:pStyle w:val="ListParagraph"/>
        <w:numPr>
          <w:ilvl w:val="0"/>
          <w:numId w:val="54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proofErr w:type="spellStart"/>
      <w:r w:rsidRPr="005814C8">
        <w:rPr>
          <w:rFonts w:ascii="Times New Roman" w:hAnsi="Times New Roman" w:cs="Times New Roman"/>
          <w:b/>
          <w:bCs/>
          <w:sz w:val="24"/>
          <w:szCs w:val="24"/>
        </w:rPr>
        <w:t>Glejser</w:t>
      </w:r>
      <w:proofErr w:type="spellEnd"/>
    </w:p>
    <w:tbl>
      <w:tblPr>
        <w:tblpPr w:leftFromText="180" w:rightFromText="180" w:vertAnchor="text" w:horzAnchor="page" w:tblpX="3354" w:tblpY="142"/>
        <w:tblW w:w="0" w:type="auto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"/>
        <w:gridCol w:w="1167"/>
        <w:gridCol w:w="848"/>
        <w:gridCol w:w="1115"/>
        <w:gridCol w:w="1572"/>
        <w:gridCol w:w="680"/>
        <w:gridCol w:w="570"/>
      </w:tblGrid>
      <w:tr w:rsidR="00DF2DFC" w:rsidRPr="00A826ED" w14:paraId="329BEB38" w14:textId="77777777" w:rsidTr="00420997">
        <w:trPr>
          <w:cantSplit/>
        </w:trPr>
        <w:tc>
          <w:tcPr>
            <w:tcW w:w="623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164C9BC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826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A826E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DF2DFC" w:rsidRPr="005814C8" w14:paraId="42C3CCDD" w14:textId="77777777" w:rsidTr="00420997">
        <w:trPr>
          <w:cantSplit/>
        </w:trPr>
        <w:tc>
          <w:tcPr>
            <w:tcW w:w="1451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229B867B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963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4382ECEF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572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10C854E9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0" w:type="auto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706E1814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0" w:type="auto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A9EA243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DF2DFC" w:rsidRPr="005814C8" w14:paraId="20E2EF92" w14:textId="77777777" w:rsidTr="00420997">
        <w:trPr>
          <w:cantSplit/>
        </w:trPr>
        <w:tc>
          <w:tcPr>
            <w:tcW w:w="1451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6C972308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48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D27E78F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11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7EEB4A50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57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238ED886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0" w:type="auto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3A155117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ED4B2F9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DF2DFC" w:rsidRPr="005814C8" w14:paraId="17EAC099" w14:textId="77777777" w:rsidTr="00420997">
        <w:trPr>
          <w:cantSplit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D0D8A35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16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B7BE8BF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84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B9CCAE4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1</w:t>
            </w:r>
          </w:p>
        </w:tc>
        <w:tc>
          <w:tcPr>
            <w:tcW w:w="111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9206F0E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2</w:t>
            </w:r>
          </w:p>
        </w:tc>
        <w:tc>
          <w:tcPr>
            <w:tcW w:w="157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C517162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B779BD7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15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6A2357D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230</w:t>
            </w:r>
          </w:p>
        </w:tc>
      </w:tr>
      <w:tr w:rsidR="00DF2DFC" w:rsidRPr="005814C8" w14:paraId="58E2171A" w14:textId="77777777" w:rsidTr="00420997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3EB6C4D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9A67ABA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to</w:t>
            </w:r>
            <w:proofErr w:type="spellEnd"/>
          </w:p>
        </w:tc>
        <w:tc>
          <w:tcPr>
            <w:tcW w:w="84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2BEE041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97</w:t>
            </w:r>
          </w:p>
        </w:tc>
        <w:tc>
          <w:tcPr>
            <w:tcW w:w="11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ADD750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5</w:t>
            </w:r>
          </w:p>
        </w:tc>
        <w:tc>
          <w:tcPr>
            <w:tcW w:w="157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29C64C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25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A907DC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62</w:t>
            </w:r>
          </w:p>
        </w:tc>
        <w:tc>
          <w:tcPr>
            <w:tcW w:w="0" w:type="auto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B9F49E0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84</w:t>
            </w:r>
          </w:p>
        </w:tc>
      </w:tr>
      <w:tr w:rsidR="00DF2DFC" w:rsidRPr="005814C8" w14:paraId="2E320B40" w14:textId="77777777" w:rsidTr="00420997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49D1CAE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A62300D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p</w:t>
            </w:r>
          </w:p>
        </w:tc>
        <w:tc>
          <w:tcPr>
            <w:tcW w:w="84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3DA51D8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1</w:t>
            </w:r>
          </w:p>
        </w:tc>
        <w:tc>
          <w:tcPr>
            <w:tcW w:w="11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828D41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2</w:t>
            </w:r>
          </w:p>
        </w:tc>
        <w:tc>
          <w:tcPr>
            <w:tcW w:w="157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71E2E4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7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19E400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499</w:t>
            </w:r>
          </w:p>
        </w:tc>
        <w:tc>
          <w:tcPr>
            <w:tcW w:w="0" w:type="auto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4C9D0E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620</w:t>
            </w:r>
          </w:p>
        </w:tc>
      </w:tr>
      <w:tr w:rsidR="00DF2DFC" w:rsidRPr="005814C8" w14:paraId="4C2C94AB" w14:textId="77777777" w:rsidTr="00420997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0E65A5C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0255988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p</w:t>
            </w:r>
          </w:p>
        </w:tc>
        <w:tc>
          <w:tcPr>
            <w:tcW w:w="84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3E895A4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05</w:t>
            </w:r>
          </w:p>
        </w:tc>
        <w:tc>
          <w:tcPr>
            <w:tcW w:w="111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CC18940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6</w:t>
            </w:r>
          </w:p>
        </w:tc>
        <w:tc>
          <w:tcPr>
            <w:tcW w:w="157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7BB1978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108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FCCD36D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788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FD7FDB2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434</w:t>
            </w:r>
          </w:p>
        </w:tc>
      </w:tr>
      <w:tr w:rsidR="00DF2DFC" w:rsidRPr="00A826ED" w14:paraId="51B95FCC" w14:textId="77777777" w:rsidTr="00420997">
        <w:trPr>
          <w:cantSplit/>
        </w:trPr>
        <w:tc>
          <w:tcPr>
            <w:tcW w:w="623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5503976" w14:textId="77777777" w:rsidR="00DF2DFC" w:rsidRPr="00A826ED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. Dependent Variable: </w:t>
            </w:r>
            <w:proofErr w:type="spellStart"/>
            <w:r w:rsidRPr="00A826E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sRes</w:t>
            </w:r>
            <w:proofErr w:type="spellEnd"/>
          </w:p>
        </w:tc>
      </w:tr>
    </w:tbl>
    <w:p w14:paraId="4F9CFF95" w14:textId="77777777" w:rsidR="00DF2DFC" w:rsidRPr="005814C8" w:rsidRDefault="00DF2DFC" w:rsidP="00DF2DFC">
      <w:pPr>
        <w:pStyle w:val="ListParagraph"/>
        <w:autoSpaceDE w:val="0"/>
        <w:autoSpaceDN w:val="0"/>
        <w:adjustRightInd w:val="0"/>
        <w:spacing w:after="0" w:line="48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505D53D" w14:textId="77777777" w:rsidR="00DF2DFC" w:rsidRPr="005814C8" w:rsidRDefault="00DF2DFC" w:rsidP="00DF2DFC">
      <w:pPr>
        <w:pStyle w:val="ListParagraph"/>
        <w:autoSpaceDE w:val="0"/>
        <w:autoSpaceDN w:val="0"/>
        <w:adjustRightInd w:val="0"/>
        <w:spacing w:after="0" w:line="480" w:lineRule="auto"/>
        <w:ind w:left="284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BD26465" w14:textId="77777777" w:rsidR="00DF2DFC" w:rsidRPr="005814C8" w:rsidRDefault="00DF2DFC" w:rsidP="00DF2DFC">
      <w:pPr>
        <w:pStyle w:val="ListParagraph"/>
        <w:tabs>
          <w:tab w:val="left" w:pos="2100"/>
        </w:tabs>
        <w:rPr>
          <w:rFonts w:ascii="Times New Roman" w:hAnsi="Times New Roman" w:cs="Times New Roman"/>
          <w:sz w:val="24"/>
          <w:szCs w:val="24"/>
        </w:rPr>
      </w:pPr>
    </w:p>
    <w:p w14:paraId="31624B5D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22F1EC01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35F7A533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78897043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4BA4B945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09645A85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69F15A9C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6B2DF8A6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5DA8DA4F" w14:textId="77777777" w:rsidR="00DF2DFC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315AA07D" w14:textId="77777777" w:rsidR="00DF2DFC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29FE7793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31CBF905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text" w:horzAnchor="margin" w:tblpY="494"/>
        <w:tblW w:w="718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24"/>
        <w:gridCol w:w="854"/>
        <w:gridCol w:w="1025"/>
        <w:gridCol w:w="1369"/>
        <w:gridCol w:w="1780"/>
        <w:gridCol w:w="1129"/>
      </w:tblGrid>
      <w:tr w:rsidR="00DF2DFC" w:rsidRPr="005814C8" w14:paraId="66A3646C" w14:textId="77777777" w:rsidTr="00420997">
        <w:trPr>
          <w:cantSplit/>
          <w:trHeight w:val="381"/>
        </w:trPr>
        <w:tc>
          <w:tcPr>
            <w:tcW w:w="718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91CF30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bookmarkStart w:id="14" w:name="_Toc135788065"/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 xml:space="preserve">Model </w:t>
            </w:r>
            <w:proofErr w:type="spellStart"/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ummary</w:t>
            </w:r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  <w:proofErr w:type="spellEnd"/>
          </w:p>
        </w:tc>
      </w:tr>
      <w:tr w:rsidR="00DF2DFC" w:rsidRPr="005814C8" w14:paraId="47D1149E" w14:textId="77777777" w:rsidTr="00420997">
        <w:trPr>
          <w:cantSplit/>
          <w:trHeight w:val="910"/>
        </w:trPr>
        <w:tc>
          <w:tcPr>
            <w:tcW w:w="102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550753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85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AAD09EF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B62D89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36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A1BC64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17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691D52D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 of the Estimate</w:t>
            </w:r>
          </w:p>
        </w:tc>
        <w:tc>
          <w:tcPr>
            <w:tcW w:w="112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3ABFB3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rbin-Watson</w:t>
            </w:r>
          </w:p>
        </w:tc>
      </w:tr>
      <w:tr w:rsidR="00DF2DFC" w:rsidRPr="005814C8" w14:paraId="6AEF3827" w14:textId="77777777" w:rsidTr="00420997">
        <w:trPr>
          <w:cantSplit/>
          <w:trHeight w:val="445"/>
        </w:trPr>
        <w:tc>
          <w:tcPr>
            <w:tcW w:w="102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B10CE9C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5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ED30F0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69</w:t>
            </w: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1F3C5D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756</w:t>
            </w:r>
          </w:p>
        </w:tc>
        <w:tc>
          <w:tcPr>
            <w:tcW w:w="136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FF9F4E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741</w:t>
            </w:r>
          </w:p>
        </w:tc>
        <w:tc>
          <w:tcPr>
            <w:tcW w:w="17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335A21C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829401</w:t>
            </w:r>
          </w:p>
        </w:tc>
        <w:tc>
          <w:tcPr>
            <w:tcW w:w="112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B98AB45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48</w:t>
            </w:r>
          </w:p>
        </w:tc>
      </w:tr>
      <w:tr w:rsidR="00DF2DFC" w:rsidRPr="005814C8" w14:paraId="1611EAFD" w14:textId="77777777" w:rsidTr="00420997">
        <w:trPr>
          <w:cantSplit/>
          <w:trHeight w:val="445"/>
        </w:trPr>
        <w:tc>
          <w:tcPr>
            <w:tcW w:w="718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4A28F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Predictors: (Constant), PP, u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to</w:t>
            </w:r>
            <w:proofErr w:type="spellEnd"/>
          </w:p>
        </w:tc>
      </w:tr>
      <w:tr w:rsidR="00DF2DFC" w:rsidRPr="005814C8" w14:paraId="27374141" w14:textId="77777777" w:rsidTr="00420997">
        <w:trPr>
          <w:cantSplit/>
          <w:trHeight w:val="445"/>
        </w:trPr>
        <w:tc>
          <w:tcPr>
            <w:tcW w:w="718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870B75D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. Dependent Variable: CSR</w:t>
            </w:r>
          </w:p>
        </w:tc>
      </w:tr>
    </w:tbl>
    <w:p w14:paraId="0DCF259F" w14:textId="77777777" w:rsidR="00DF2DFC" w:rsidRPr="005814C8" w:rsidRDefault="00DF2DFC" w:rsidP="00DF2DFC">
      <w:pPr>
        <w:pStyle w:val="Caption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2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Autokorelasi</w:t>
      </w:r>
      <w:bookmarkEnd w:id="14"/>
      <w:proofErr w:type="spellEnd"/>
    </w:p>
    <w:p w14:paraId="5EE2F16B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354799A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AC9D9B8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  <w:r w:rsidRPr="005814C8">
        <w:rPr>
          <w:rFonts w:ascii="Times New Roman" w:hAnsi="Times New Roman" w:cs="Times New Roman"/>
          <w:sz w:val="24"/>
          <w:szCs w:val="24"/>
        </w:rPr>
        <w:br w:type="page"/>
      </w:r>
    </w:p>
    <w:p w14:paraId="4CB23A57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5" w:name="_Toc135788066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3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Analisis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Regresi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Linier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Berganda</w:t>
      </w:r>
      <w:bookmarkEnd w:id="15"/>
      <w:proofErr w:type="spellEnd"/>
    </w:p>
    <w:tbl>
      <w:tblPr>
        <w:tblStyle w:val="TableGrid"/>
        <w:tblpPr w:leftFromText="180" w:rightFromText="180" w:vertAnchor="text" w:horzAnchor="margin" w:tblpY="-42"/>
        <w:tblW w:w="5059" w:type="dxa"/>
        <w:tblLayout w:type="fixed"/>
        <w:tblLook w:val="0000" w:firstRow="0" w:lastRow="0" w:firstColumn="0" w:lastColumn="0" w:noHBand="0" w:noVBand="0"/>
      </w:tblPr>
      <w:tblGrid>
        <w:gridCol w:w="421"/>
        <w:gridCol w:w="1417"/>
        <w:gridCol w:w="1287"/>
        <w:gridCol w:w="1934"/>
      </w:tblGrid>
      <w:tr w:rsidR="00DF2DFC" w:rsidRPr="005814C8" w14:paraId="2CFF8839" w14:textId="77777777" w:rsidTr="00420997">
        <w:trPr>
          <w:trHeight w:val="340"/>
        </w:trPr>
        <w:tc>
          <w:tcPr>
            <w:tcW w:w="1838" w:type="dxa"/>
            <w:gridSpan w:val="2"/>
            <w:vMerge w:val="restart"/>
          </w:tcPr>
          <w:p w14:paraId="6C74F4E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3221" w:type="dxa"/>
            <w:gridSpan w:val="2"/>
          </w:tcPr>
          <w:p w14:paraId="5DE4C8FD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</w:tr>
      <w:tr w:rsidR="00DF2DFC" w:rsidRPr="005814C8" w14:paraId="4FF536AA" w14:textId="77777777" w:rsidTr="00420997">
        <w:trPr>
          <w:trHeight w:val="155"/>
        </w:trPr>
        <w:tc>
          <w:tcPr>
            <w:tcW w:w="1838" w:type="dxa"/>
            <w:gridSpan w:val="2"/>
            <w:vMerge/>
          </w:tcPr>
          <w:p w14:paraId="6219C547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87" w:type="dxa"/>
          </w:tcPr>
          <w:p w14:paraId="11B21514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934" w:type="dxa"/>
          </w:tcPr>
          <w:p w14:paraId="77DF636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</w:tr>
      <w:tr w:rsidR="00DF2DFC" w:rsidRPr="005814C8" w14:paraId="40F44D73" w14:textId="77777777" w:rsidTr="00420997">
        <w:trPr>
          <w:trHeight w:val="340"/>
        </w:trPr>
        <w:tc>
          <w:tcPr>
            <w:tcW w:w="421" w:type="dxa"/>
            <w:vMerge w:val="restart"/>
          </w:tcPr>
          <w:p w14:paraId="0D3F064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7" w:type="dxa"/>
          </w:tcPr>
          <w:p w14:paraId="45E0A88F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287" w:type="dxa"/>
          </w:tcPr>
          <w:p w14:paraId="56AF5CD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22</w:t>
            </w:r>
          </w:p>
        </w:tc>
        <w:tc>
          <w:tcPr>
            <w:tcW w:w="1934" w:type="dxa"/>
          </w:tcPr>
          <w:p w14:paraId="2088F38E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1</w:t>
            </w:r>
          </w:p>
        </w:tc>
      </w:tr>
      <w:tr w:rsidR="00DF2DFC" w:rsidRPr="005814C8" w14:paraId="41DF017D" w14:textId="77777777" w:rsidTr="00420997">
        <w:trPr>
          <w:trHeight w:val="155"/>
        </w:trPr>
        <w:tc>
          <w:tcPr>
            <w:tcW w:w="421" w:type="dxa"/>
            <w:vMerge/>
          </w:tcPr>
          <w:p w14:paraId="774C1DD3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14:paraId="3E211AD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to</w:t>
            </w:r>
            <w:proofErr w:type="spellEnd"/>
          </w:p>
        </w:tc>
        <w:tc>
          <w:tcPr>
            <w:tcW w:w="1287" w:type="dxa"/>
          </w:tcPr>
          <w:p w14:paraId="170EA4D0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45</w:t>
            </w:r>
          </w:p>
        </w:tc>
        <w:tc>
          <w:tcPr>
            <w:tcW w:w="1934" w:type="dxa"/>
          </w:tcPr>
          <w:p w14:paraId="27D56DB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9</w:t>
            </w:r>
          </w:p>
        </w:tc>
      </w:tr>
      <w:tr w:rsidR="00DF2DFC" w:rsidRPr="005814C8" w14:paraId="16941942" w14:textId="77777777" w:rsidTr="00420997">
        <w:trPr>
          <w:trHeight w:val="155"/>
        </w:trPr>
        <w:tc>
          <w:tcPr>
            <w:tcW w:w="421" w:type="dxa"/>
            <w:vMerge/>
          </w:tcPr>
          <w:p w14:paraId="2348E37E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</w:tcPr>
          <w:p w14:paraId="3E4C0C6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287" w:type="dxa"/>
          </w:tcPr>
          <w:p w14:paraId="068484A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6.113</w:t>
            </w:r>
          </w:p>
        </w:tc>
        <w:tc>
          <w:tcPr>
            <w:tcW w:w="1934" w:type="dxa"/>
          </w:tcPr>
          <w:p w14:paraId="24E23EE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1</w:t>
            </w:r>
          </w:p>
        </w:tc>
      </w:tr>
      <w:tr w:rsidR="00DF2DFC" w:rsidRPr="005814C8" w14:paraId="792E4444" w14:textId="77777777" w:rsidTr="00420997">
        <w:trPr>
          <w:trHeight w:val="155"/>
        </w:trPr>
        <w:tc>
          <w:tcPr>
            <w:tcW w:w="421" w:type="dxa"/>
            <w:vMerge/>
          </w:tcPr>
          <w:p w14:paraId="4A99BDAF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</w:tcPr>
          <w:p w14:paraId="070ED212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P</w:t>
            </w:r>
          </w:p>
        </w:tc>
        <w:tc>
          <w:tcPr>
            <w:tcW w:w="1287" w:type="dxa"/>
          </w:tcPr>
          <w:p w14:paraId="5E9DBACE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62</w:t>
            </w:r>
          </w:p>
        </w:tc>
        <w:tc>
          <w:tcPr>
            <w:tcW w:w="1934" w:type="dxa"/>
          </w:tcPr>
          <w:p w14:paraId="64144880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93</w:t>
            </w:r>
          </w:p>
        </w:tc>
      </w:tr>
    </w:tbl>
    <w:p w14:paraId="7EFDE8E0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6DDBC319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  <w:r w:rsidRPr="005814C8">
        <w:rPr>
          <w:rFonts w:ascii="Times New Roman" w:hAnsi="Times New Roman" w:cs="Times New Roman"/>
          <w:sz w:val="24"/>
          <w:szCs w:val="24"/>
        </w:rPr>
        <w:br w:type="page"/>
      </w:r>
    </w:p>
    <w:p w14:paraId="22D87B50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6" w:name="_Toc135788067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4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Statistik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</w:t>
      </w:r>
      <w:bookmarkEnd w:id="16"/>
    </w:p>
    <w:tbl>
      <w:tblPr>
        <w:tblStyle w:val="TableGrid"/>
        <w:tblpPr w:leftFromText="180" w:rightFromText="180" w:vertAnchor="text" w:horzAnchor="margin" w:tblpY="51"/>
        <w:tblW w:w="0" w:type="auto"/>
        <w:tblLook w:val="0000" w:firstRow="0" w:lastRow="0" w:firstColumn="0" w:lastColumn="0" w:noHBand="0" w:noVBand="0"/>
      </w:tblPr>
      <w:tblGrid>
        <w:gridCol w:w="456"/>
        <w:gridCol w:w="1350"/>
        <w:gridCol w:w="1248"/>
        <w:gridCol w:w="1608"/>
        <w:gridCol w:w="2602"/>
        <w:gridCol w:w="996"/>
        <w:gridCol w:w="756"/>
      </w:tblGrid>
      <w:tr w:rsidR="00DF2DFC" w:rsidRPr="005814C8" w14:paraId="003A10AE" w14:textId="77777777" w:rsidTr="00420997">
        <w:tc>
          <w:tcPr>
            <w:tcW w:w="0" w:type="auto"/>
            <w:gridSpan w:val="2"/>
            <w:vMerge w:val="restart"/>
          </w:tcPr>
          <w:p w14:paraId="65FF6ED2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0" w:type="auto"/>
            <w:gridSpan w:val="2"/>
          </w:tcPr>
          <w:p w14:paraId="134B686D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0" w:type="auto"/>
          </w:tcPr>
          <w:p w14:paraId="4EF1D3EC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0" w:type="auto"/>
            <w:vMerge w:val="restart"/>
          </w:tcPr>
          <w:p w14:paraId="2E5BD2A9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0" w:type="auto"/>
            <w:vMerge w:val="restart"/>
          </w:tcPr>
          <w:p w14:paraId="13AD73A4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DF2DFC" w:rsidRPr="005814C8" w14:paraId="49CFD1B6" w14:textId="77777777" w:rsidTr="00420997">
        <w:tc>
          <w:tcPr>
            <w:tcW w:w="0" w:type="auto"/>
            <w:gridSpan w:val="2"/>
            <w:vMerge/>
          </w:tcPr>
          <w:p w14:paraId="4E9E9C3B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35DC660B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0" w:type="auto"/>
          </w:tcPr>
          <w:p w14:paraId="6343775B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0" w:type="auto"/>
          </w:tcPr>
          <w:p w14:paraId="2E46C337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0" w:type="auto"/>
            <w:vMerge/>
          </w:tcPr>
          <w:p w14:paraId="6BBBD0B2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</w:tcPr>
          <w:p w14:paraId="1F4233F4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DF2DFC" w:rsidRPr="005814C8" w14:paraId="4C77D080" w14:textId="77777777" w:rsidTr="00420997">
        <w:tc>
          <w:tcPr>
            <w:tcW w:w="0" w:type="auto"/>
            <w:vMerge w:val="restart"/>
          </w:tcPr>
          <w:p w14:paraId="44AD0431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3C8693CF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0" w:type="auto"/>
          </w:tcPr>
          <w:p w14:paraId="11E13508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222</w:t>
            </w:r>
          </w:p>
        </w:tc>
        <w:tc>
          <w:tcPr>
            <w:tcW w:w="0" w:type="auto"/>
          </w:tcPr>
          <w:p w14:paraId="07BC3CAA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1</w:t>
            </w:r>
          </w:p>
        </w:tc>
        <w:tc>
          <w:tcPr>
            <w:tcW w:w="0" w:type="auto"/>
          </w:tcPr>
          <w:p w14:paraId="5B70078B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73DE4BC4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.406</w:t>
            </w:r>
          </w:p>
        </w:tc>
        <w:tc>
          <w:tcPr>
            <w:tcW w:w="0" w:type="auto"/>
          </w:tcPr>
          <w:p w14:paraId="320D8A1A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</w:tr>
      <w:tr w:rsidR="00DF2DFC" w:rsidRPr="005814C8" w14:paraId="039D0420" w14:textId="77777777" w:rsidTr="00420997">
        <w:tc>
          <w:tcPr>
            <w:tcW w:w="0" w:type="auto"/>
            <w:vMerge/>
          </w:tcPr>
          <w:p w14:paraId="2B869C29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621ACAE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to</w:t>
            </w:r>
            <w:proofErr w:type="spellEnd"/>
          </w:p>
        </w:tc>
        <w:tc>
          <w:tcPr>
            <w:tcW w:w="0" w:type="auto"/>
          </w:tcPr>
          <w:p w14:paraId="34EA7C9B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45</w:t>
            </w:r>
          </w:p>
        </w:tc>
        <w:tc>
          <w:tcPr>
            <w:tcW w:w="0" w:type="auto"/>
          </w:tcPr>
          <w:p w14:paraId="22BB27A4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49</w:t>
            </w:r>
          </w:p>
        </w:tc>
        <w:tc>
          <w:tcPr>
            <w:tcW w:w="0" w:type="auto"/>
          </w:tcPr>
          <w:p w14:paraId="00EC968C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69</w:t>
            </w:r>
          </w:p>
        </w:tc>
        <w:tc>
          <w:tcPr>
            <w:tcW w:w="0" w:type="auto"/>
          </w:tcPr>
          <w:p w14:paraId="0F5835C8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923</w:t>
            </w:r>
          </w:p>
        </w:tc>
        <w:tc>
          <w:tcPr>
            <w:tcW w:w="0" w:type="auto"/>
          </w:tcPr>
          <w:p w14:paraId="4613E09F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360</w:t>
            </w:r>
          </w:p>
        </w:tc>
      </w:tr>
      <w:tr w:rsidR="00DF2DFC" w:rsidRPr="005814C8" w14:paraId="73748B4F" w14:textId="77777777" w:rsidTr="00420997">
        <w:tc>
          <w:tcPr>
            <w:tcW w:w="0" w:type="auto"/>
            <w:vMerge/>
          </w:tcPr>
          <w:p w14:paraId="39B3FF04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494B098E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0" w:type="auto"/>
          </w:tcPr>
          <w:p w14:paraId="5EBA62E7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6.113</w:t>
            </w:r>
          </w:p>
        </w:tc>
        <w:tc>
          <w:tcPr>
            <w:tcW w:w="0" w:type="auto"/>
          </w:tcPr>
          <w:p w14:paraId="2F711B59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1</w:t>
            </w:r>
          </w:p>
        </w:tc>
        <w:tc>
          <w:tcPr>
            <w:tcW w:w="0" w:type="auto"/>
          </w:tcPr>
          <w:p w14:paraId="21330099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03</w:t>
            </w:r>
          </w:p>
        </w:tc>
        <w:tc>
          <w:tcPr>
            <w:tcW w:w="0" w:type="auto"/>
          </w:tcPr>
          <w:p w14:paraId="3CAAAA33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42</w:t>
            </w:r>
          </w:p>
        </w:tc>
        <w:tc>
          <w:tcPr>
            <w:tcW w:w="0" w:type="auto"/>
          </w:tcPr>
          <w:p w14:paraId="7A503E57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967</w:t>
            </w:r>
          </w:p>
        </w:tc>
      </w:tr>
      <w:tr w:rsidR="00DF2DFC" w:rsidRPr="005814C8" w14:paraId="04056ED2" w14:textId="77777777" w:rsidTr="00420997">
        <w:tc>
          <w:tcPr>
            <w:tcW w:w="0" w:type="auto"/>
            <w:vMerge/>
          </w:tcPr>
          <w:p w14:paraId="591151B4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087857E9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P</w:t>
            </w:r>
          </w:p>
        </w:tc>
        <w:tc>
          <w:tcPr>
            <w:tcW w:w="0" w:type="auto"/>
          </w:tcPr>
          <w:p w14:paraId="0BD1403E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62</w:t>
            </w:r>
          </w:p>
        </w:tc>
        <w:tc>
          <w:tcPr>
            <w:tcW w:w="0" w:type="auto"/>
          </w:tcPr>
          <w:p w14:paraId="759A3FA5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93</w:t>
            </w:r>
          </w:p>
        </w:tc>
        <w:tc>
          <w:tcPr>
            <w:tcW w:w="0" w:type="auto"/>
          </w:tcPr>
          <w:p w14:paraId="398894D4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72</w:t>
            </w:r>
          </w:p>
        </w:tc>
        <w:tc>
          <w:tcPr>
            <w:tcW w:w="0" w:type="auto"/>
          </w:tcPr>
          <w:p w14:paraId="47C25478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555</w:t>
            </w:r>
          </w:p>
        </w:tc>
        <w:tc>
          <w:tcPr>
            <w:tcW w:w="0" w:type="auto"/>
          </w:tcPr>
          <w:p w14:paraId="052F5611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</w:tr>
    </w:tbl>
    <w:p w14:paraId="5F791AF2" w14:textId="77777777" w:rsidR="00DF2DFC" w:rsidRPr="005814C8" w:rsidRDefault="00DF2DFC" w:rsidP="00DF2D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40B99A5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  <w:r w:rsidRPr="005814C8">
        <w:rPr>
          <w:rFonts w:ascii="Times New Roman" w:hAnsi="Times New Roman" w:cs="Times New Roman"/>
          <w:sz w:val="24"/>
          <w:szCs w:val="24"/>
        </w:rPr>
        <w:t xml:space="preserve"> </w:t>
      </w:r>
      <w:r w:rsidRPr="005814C8">
        <w:rPr>
          <w:rFonts w:ascii="Times New Roman" w:hAnsi="Times New Roman" w:cs="Times New Roman"/>
          <w:sz w:val="24"/>
          <w:szCs w:val="24"/>
        </w:rPr>
        <w:br w:type="page"/>
      </w:r>
    </w:p>
    <w:p w14:paraId="0C121FB8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7" w:name="_Toc135788068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5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Statistik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F</w:t>
      </w:r>
      <w:bookmarkEnd w:id="17"/>
    </w:p>
    <w:tbl>
      <w:tblPr>
        <w:tblStyle w:val="TableGrid"/>
        <w:tblpPr w:leftFromText="180" w:rightFromText="180" w:vertAnchor="text" w:horzAnchor="margin" w:tblpXSpec="center" w:tblpY="29"/>
        <w:tblW w:w="0" w:type="auto"/>
        <w:tblLook w:val="0000" w:firstRow="0" w:lastRow="0" w:firstColumn="0" w:lastColumn="0" w:noHBand="0" w:noVBand="0"/>
      </w:tblPr>
      <w:tblGrid>
        <w:gridCol w:w="456"/>
        <w:gridCol w:w="1403"/>
        <w:gridCol w:w="1856"/>
        <w:gridCol w:w="576"/>
        <w:gridCol w:w="1609"/>
        <w:gridCol w:w="996"/>
        <w:gridCol w:w="836"/>
      </w:tblGrid>
      <w:tr w:rsidR="00DF2DFC" w:rsidRPr="005814C8" w14:paraId="6E222D22" w14:textId="77777777" w:rsidTr="00420997">
        <w:tc>
          <w:tcPr>
            <w:tcW w:w="0" w:type="auto"/>
            <w:gridSpan w:val="7"/>
          </w:tcPr>
          <w:p w14:paraId="2E5781F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NOVA</w:t>
            </w:r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DF2DFC" w:rsidRPr="005814C8" w14:paraId="0F4D9BB8" w14:textId="77777777" w:rsidTr="00420997">
        <w:tc>
          <w:tcPr>
            <w:tcW w:w="0" w:type="auto"/>
            <w:gridSpan w:val="2"/>
          </w:tcPr>
          <w:p w14:paraId="302A5EF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0" w:type="auto"/>
          </w:tcPr>
          <w:p w14:paraId="648A4667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m of Squares</w:t>
            </w:r>
          </w:p>
        </w:tc>
        <w:tc>
          <w:tcPr>
            <w:tcW w:w="0" w:type="auto"/>
          </w:tcPr>
          <w:p w14:paraId="27BBD65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0" w:type="auto"/>
          </w:tcPr>
          <w:p w14:paraId="6C1B1AF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an Square</w:t>
            </w:r>
          </w:p>
        </w:tc>
        <w:tc>
          <w:tcPr>
            <w:tcW w:w="0" w:type="auto"/>
          </w:tcPr>
          <w:p w14:paraId="66E6D251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0" w:type="auto"/>
          </w:tcPr>
          <w:p w14:paraId="401F640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DF2DFC" w:rsidRPr="005814C8" w14:paraId="0913BF04" w14:textId="77777777" w:rsidTr="00420997">
        <w:tc>
          <w:tcPr>
            <w:tcW w:w="0" w:type="auto"/>
            <w:vMerge w:val="restart"/>
          </w:tcPr>
          <w:p w14:paraId="2F5B8B4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65FB0DC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gression</w:t>
            </w:r>
          </w:p>
        </w:tc>
        <w:tc>
          <w:tcPr>
            <w:tcW w:w="0" w:type="auto"/>
          </w:tcPr>
          <w:p w14:paraId="6B4CE6E8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536</w:t>
            </w:r>
          </w:p>
        </w:tc>
        <w:tc>
          <w:tcPr>
            <w:tcW w:w="0" w:type="auto"/>
          </w:tcPr>
          <w:p w14:paraId="00433B0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</w:tcPr>
          <w:p w14:paraId="2E3C795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79</w:t>
            </w:r>
          </w:p>
        </w:tc>
        <w:tc>
          <w:tcPr>
            <w:tcW w:w="0" w:type="auto"/>
          </w:tcPr>
          <w:p w14:paraId="61082432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.541</w:t>
            </w:r>
          </w:p>
        </w:tc>
        <w:tc>
          <w:tcPr>
            <w:tcW w:w="0" w:type="auto"/>
          </w:tcPr>
          <w:p w14:paraId="10618AB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F2DFC" w:rsidRPr="005814C8" w14:paraId="51A6E3D3" w14:textId="77777777" w:rsidTr="00420997">
        <w:tc>
          <w:tcPr>
            <w:tcW w:w="0" w:type="auto"/>
            <w:vMerge/>
          </w:tcPr>
          <w:p w14:paraId="5593ADD4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1D8092C2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sidual</w:t>
            </w:r>
          </w:p>
        </w:tc>
        <w:tc>
          <w:tcPr>
            <w:tcW w:w="0" w:type="auto"/>
          </w:tcPr>
          <w:p w14:paraId="688ACFCD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73</w:t>
            </w:r>
          </w:p>
        </w:tc>
        <w:tc>
          <w:tcPr>
            <w:tcW w:w="0" w:type="auto"/>
          </w:tcPr>
          <w:p w14:paraId="3052D59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0" w:type="auto"/>
          </w:tcPr>
          <w:p w14:paraId="74D823A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3</w:t>
            </w:r>
          </w:p>
        </w:tc>
        <w:tc>
          <w:tcPr>
            <w:tcW w:w="0" w:type="auto"/>
          </w:tcPr>
          <w:p w14:paraId="22DD4AF6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1E919251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F2DFC" w:rsidRPr="005814C8" w14:paraId="146F9E13" w14:textId="77777777" w:rsidTr="00420997">
        <w:tc>
          <w:tcPr>
            <w:tcW w:w="0" w:type="auto"/>
            <w:vMerge/>
          </w:tcPr>
          <w:p w14:paraId="0A7EEA8D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41F8CEFB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0" w:type="auto"/>
          </w:tcPr>
          <w:p w14:paraId="0129500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709</w:t>
            </w:r>
          </w:p>
        </w:tc>
        <w:tc>
          <w:tcPr>
            <w:tcW w:w="0" w:type="auto"/>
          </w:tcPr>
          <w:p w14:paraId="28EFABAE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0" w:type="auto"/>
          </w:tcPr>
          <w:p w14:paraId="0D9A0037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8070054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FA47D81" w14:textId="77777777" w:rsidR="00DF2DFC" w:rsidRPr="005814C8" w:rsidRDefault="00DF2DFC" w:rsidP="0042099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F2DFC" w:rsidRPr="005814C8" w14:paraId="151FB5E9" w14:textId="77777777" w:rsidTr="00420997">
        <w:tc>
          <w:tcPr>
            <w:tcW w:w="0" w:type="auto"/>
            <w:gridSpan w:val="7"/>
          </w:tcPr>
          <w:p w14:paraId="190FFB1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Dependent Variable: CSR</w:t>
            </w:r>
          </w:p>
        </w:tc>
      </w:tr>
      <w:tr w:rsidR="00DF2DFC" w:rsidRPr="005814C8" w14:paraId="19601705" w14:textId="77777777" w:rsidTr="00420997">
        <w:tc>
          <w:tcPr>
            <w:tcW w:w="0" w:type="auto"/>
            <w:gridSpan w:val="7"/>
          </w:tcPr>
          <w:p w14:paraId="7C92735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. Predictors: (Constant), PP, u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to</w:t>
            </w:r>
            <w:proofErr w:type="spellEnd"/>
          </w:p>
        </w:tc>
      </w:tr>
    </w:tbl>
    <w:p w14:paraId="165FCDB2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7462E5F3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  <w:r w:rsidRPr="005814C8">
        <w:rPr>
          <w:rFonts w:ascii="Times New Roman" w:hAnsi="Times New Roman" w:cs="Times New Roman"/>
          <w:sz w:val="24"/>
          <w:szCs w:val="24"/>
        </w:rPr>
        <w:br w:type="page"/>
      </w:r>
    </w:p>
    <w:p w14:paraId="111C95A3" w14:textId="77777777" w:rsidR="00DF2DFC" w:rsidRPr="005814C8" w:rsidRDefault="00DF2DFC" w:rsidP="00DF2DFC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8" w:name="_Toc135788069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6</w:t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Koefisien</w:t>
      </w:r>
      <w:proofErr w:type="spellEnd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814C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Determinasi</w:t>
      </w:r>
      <w:bookmarkEnd w:id="18"/>
      <w:proofErr w:type="spellEnd"/>
    </w:p>
    <w:tbl>
      <w:tblPr>
        <w:tblStyle w:val="TableGrid"/>
        <w:tblW w:w="0" w:type="auto"/>
        <w:tblLook w:val="0000" w:firstRow="0" w:lastRow="0" w:firstColumn="0" w:lastColumn="0" w:noHBand="0" w:noVBand="0"/>
      </w:tblPr>
      <w:tblGrid>
        <w:gridCol w:w="963"/>
        <w:gridCol w:w="828"/>
        <w:gridCol w:w="1172"/>
        <w:gridCol w:w="1931"/>
        <w:gridCol w:w="2463"/>
        <w:gridCol w:w="1659"/>
      </w:tblGrid>
      <w:tr w:rsidR="00DF2DFC" w:rsidRPr="005814C8" w14:paraId="32680BD9" w14:textId="77777777" w:rsidTr="00420997">
        <w:trPr>
          <w:trHeight w:val="331"/>
        </w:trPr>
        <w:tc>
          <w:tcPr>
            <w:tcW w:w="0" w:type="auto"/>
            <w:gridSpan w:val="6"/>
          </w:tcPr>
          <w:p w14:paraId="10A55985" w14:textId="77777777" w:rsidR="00DF2DFC" w:rsidRPr="005814C8" w:rsidRDefault="00DF2DFC" w:rsidP="00420997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Model </w:t>
            </w:r>
            <w:proofErr w:type="spellStart"/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ummary</w:t>
            </w:r>
            <w:r w:rsidRPr="005814C8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  <w:proofErr w:type="spellEnd"/>
          </w:p>
        </w:tc>
      </w:tr>
      <w:tr w:rsidR="00DF2DFC" w:rsidRPr="005814C8" w14:paraId="5E54E073" w14:textId="77777777" w:rsidTr="00420997">
        <w:trPr>
          <w:trHeight w:val="791"/>
        </w:trPr>
        <w:tc>
          <w:tcPr>
            <w:tcW w:w="0" w:type="auto"/>
          </w:tcPr>
          <w:p w14:paraId="5C9B571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0" w:type="auto"/>
          </w:tcPr>
          <w:p w14:paraId="4E686C8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0" w:type="auto"/>
          </w:tcPr>
          <w:p w14:paraId="1718AE8C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0" w:type="auto"/>
          </w:tcPr>
          <w:p w14:paraId="28ECDE1E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0" w:type="auto"/>
          </w:tcPr>
          <w:p w14:paraId="2211F3A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 of the Estimate</w:t>
            </w:r>
          </w:p>
        </w:tc>
        <w:tc>
          <w:tcPr>
            <w:tcW w:w="0" w:type="auto"/>
          </w:tcPr>
          <w:p w14:paraId="25BCFD7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rbin-Watson</w:t>
            </w:r>
          </w:p>
        </w:tc>
      </w:tr>
      <w:tr w:rsidR="00DF2DFC" w:rsidRPr="005814C8" w14:paraId="60958FF8" w14:textId="77777777" w:rsidTr="00420997">
        <w:trPr>
          <w:trHeight w:val="386"/>
        </w:trPr>
        <w:tc>
          <w:tcPr>
            <w:tcW w:w="0" w:type="auto"/>
          </w:tcPr>
          <w:p w14:paraId="79337F47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47A6CF6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869</w:t>
            </w: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0" w:type="auto"/>
          </w:tcPr>
          <w:p w14:paraId="656EE7E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756</w:t>
            </w:r>
          </w:p>
        </w:tc>
        <w:tc>
          <w:tcPr>
            <w:tcW w:w="0" w:type="auto"/>
          </w:tcPr>
          <w:p w14:paraId="6AC341B6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741</w:t>
            </w:r>
          </w:p>
        </w:tc>
        <w:tc>
          <w:tcPr>
            <w:tcW w:w="0" w:type="auto"/>
          </w:tcPr>
          <w:p w14:paraId="5FBCD72E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829401</w:t>
            </w:r>
          </w:p>
        </w:tc>
        <w:tc>
          <w:tcPr>
            <w:tcW w:w="0" w:type="auto"/>
          </w:tcPr>
          <w:p w14:paraId="6A97E769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48</w:t>
            </w:r>
          </w:p>
        </w:tc>
      </w:tr>
      <w:tr w:rsidR="00DF2DFC" w:rsidRPr="005814C8" w14:paraId="5A7798DD" w14:textId="77777777" w:rsidTr="00420997">
        <w:trPr>
          <w:trHeight w:val="386"/>
        </w:trPr>
        <w:tc>
          <w:tcPr>
            <w:tcW w:w="0" w:type="auto"/>
            <w:gridSpan w:val="6"/>
          </w:tcPr>
          <w:p w14:paraId="64C0FB5A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Predictors: (Constant), PP, u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to</w:t>
            </w:r>
            <w:proofErr w:type="spellEnd"/>
          </w:p>
        </w:tc>
      </w:tr>
      <w:tr w:rsidR="00DF2DFC" w:rsidRPr="005814C8" w14:paraId="0C70423C" w14:textId="77777777" w:rsidTr="00420997">
        <w:trPr>
          <w:trHeight w:val="386"/>
        </w:trPr>
        <w:tc>
          <w:tcPr>
            <w:tcW w:w="0" w:type="auto"/>
            <w:gridSpan w:val="6"/>
          </w:tcPr>
          <w:p w14:paraId="39304913" w14:textId="77777777" w:rsidR="00DF2DFC" w:rsidRPr="005814C8" w:rsidRDefault="00DF2DFC" w:rsidP="00420997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814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. Dependent Variable: CSR</w:t>
            </w:r>
          </w:p>
        </w:tc>
      </w:tr>
    </w:tbl>
    <w:p w14:paraId="49A9B397" w14:textId="77777777" w:rsidR="00DF2DFC" w:rsidRPr="005814C8" w:rsidRDefault="00DF2DFC" w:rsidP="00DF2DFC">
      <w:pPr>
        <w:rPr>
          <w:rFonts w:ascii="Times New Roman" w:hAnsi="Times New Roman" w:cs="Times New Roman"/>
          <w:sz w:val="24"/>
          <w:szCs w:val="24"/>
        </w:rPr>
      </w:pPr>
    </w:p>
    <w:p w14:paraId="764894A6" w14:textId="5CB2D010" w:rsidR="0081073D" w:rsidRPr="008B01A5" w:rsidRDefault="0081073D" w:rsidP="008B01A5"/>
    <w:sectPr w:rsidR="0081073D" w:rsidRPr="008B01A5" w:rsidSect="008B01A5">
      <w:headerReference w:type="default" r:id="rId26"/>
      <w:footerReference w:type="first" r:id="rId27"/>
      <w:pgSz w:w="11906" w:h="16838"/>
      <w:pgMar w:top="1440" w:right="1440" w:bottom="1440" w:left="1440" w:header="708" w:footer="708" w:gutter="0"/>
      <w:pgNumType w:start="10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FD8693" w14:textId="77777777" w:rsidR="00FA3EA0" w:rsidRDefault="00FA3EA0" w:rsidP="00D54399">
      <w:pPr>
        <w:spacing w:after="0" w:line="240" w:lineRule="auto"/>
      </w:pPr>
      <w:r>
        <w:separator/>
      </w:r>
    </w:p>
  </w:endnote>
  <w:endnote w:type="continuationSeparator" w:id="0">
    <w:p w14:paraId="27A51282" w14:textId="77777777" w:rsidR="00FA3EA0" w:rsidRDefault="00FA3EA0" w:rsidP="00D543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5D9CB6" w14:textId="77777777" w:rsidR="00DF2DFC" w:rsidRDefault="00DF2DF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E8E07" w14:textId="77777777" w:rsidR="00DF2DFC" w:rsidRDefault="00DF2DF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5BED5D" w14:textId="215D7CAF" w:rsidR="00DF2DFC" w:rsidRDefault="00DF2DFC" w:rsidP="00DF2DFC">
    <w:pPr>
      <w:pStyle w:val="Footer"/>
      <w:tabs>
        <w:tab w:val="center" w:pos="3968"/>
        <w:tab w:val="left" w:pos="4888"/>
      </w:tabs>
    </w:pPr>
    <w:r>
      <w:tab/>
    </w:r>
    <w:sdt>
      <w:sdtPr>
        <w:id w:val="533008249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  <w:r>
      <w:rPr>
        <w:noProof/>
      </w:rPr>
      <w:tab/>
    </w:r>
    <w:r>
      <w:rPr>
        <w:noProof/>
      </w:rPr>
      <w:tab/>
    </w:r>
  </w:p>
  <w:p w14:paraId="5AAE261F" w14:textId="77777777" w:rsidR="00DF2DFC" w:rsidRDefault="00DF2DFC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437117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2C57C7" w14:textId="4EE3C5FE" w:rsidR="00D54399" w:rsidRDefault="00D5439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88B281B" w14:textId="77777777" w:rsidR="00D54399" w:rsidRDefault="00D5439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3803693" w14:textId="77777777" w:rsidR="00FA3EA0" w:rsidRDefault="00FA3EA0" w:rsidP="00D54399">
      <w:pPr>
        <w:spacing w:after="0" w:line="240" w:lineRule="auto"/>
      </w:pPr>
      <w:r>
        <w:separator/>
      </w:r>
    </w:p>
  </w:footnote>
  <w:footnote w:type="continuationSeparator" w:id="0">
    <w:p w14:paraId="04BBEA31" w14:textId="77777777" w:rsidR="00FA3EA0" w:rsidRDefault="00FA3EA0" w:rsidP="00D5439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4A0E25" w14:textId="77777777" w:rsidR="00DF2DFC" w:rsidRDefault="00DF2DF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2645462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00D7E74" w14:textId="20203C29" w:rsidR="00DF2DFC" w:rsidRDefault="00DF2DF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ED7CF7C" w14:textId="77777777" w:rsidR="00DF2DFC" w:rsidRDefault="00DF2DF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E7F0D3" w14:textId="77777777" w:rsidR="00DF2DFC" w:rsidRDefault="00DF2DFC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2673741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2CE1518" w14:textId="67086ECB" w:rsidR="00D54399" w:rsidRDefault="00D5439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3741BC2" w14:textId="77777777" w:rsidR="00D54399" w:rsidRDefault="00D54399" w:rsidP="00D54399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1D"/>
    <w:multiLevelType w:val="hybridMultilevel"/>
    <w:tmpl w:val="6CC8BFA8"/>
    <w:lvl w:ilvl="0" w:tplc="35A44AFC">
      <w:start w:val="1"/>
      <w:numFmt w:val="decimal"/>
      <w:lvlText w:val="%1."/>
      <w:lvlJc w:val="left"/>
      <w:rPr>
        <w:b w:val="0"/>
        <w:bCs w:val="0"/>
      </w:rPr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" w15:restartNumberingAfterBreak="0">
    <w:nsid w:val="01CD32B5"/>
    <w:multiLevelType w:val="hybridMultilevel"/>
    <w:tmpl w:val="164A8D48"/>
    <w:lvl w:ilvl="0" w:tplc="FFFFFFFF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25B7E62"/>
    <w:multiLevelType w:val="hybridMultilevel"/>
    <w:tmpl w:val="486CBD28"/>
    <w:lvl w:ilvl="0" w:tplc="62E2FE98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CE0493"/>
    <w:multiLevelType w:val="hybridMultilevel"/>
    <w:tmpl w:val="3CA4AFF2"/>
    <w:lvl w:ilvl="0" w:tplc="401E256E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05372E94"/>
    <w:multiLevelType w:val="hybridMultilevel"/>
    <w:tmpl w:val="873EE572"/>
    <w:lvl w:ilvl="0" w:tplc="7018AFF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06C86247"/>
    <w:multiLevelType w:val="hybridMultilevel"/>
    <w:tmpl w:val="3F282CA6"/>
    <w:lvl w:ilvl="0" w:tplc="E58816F0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6" w15:restartNumberingAfterBreak="0">
    <w:nsid w:val="076F6D6F"/>
    <w:multiLevelType w:val="hybridMultilevel"/>
    <w:tmpl w:val="2C7CF4EE"/>
    <w:lvl w:ilvl="0" w:tplc="38090011">
      <w:start w:val="1"/>
      <w:numFmt w:val="decimal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" w15:restartNumberingAfterBreak="0">
    <w:nsid w:val="07CB320A"/>
    <w:multiLevelType w:val="hybridMultilevel"/>
    <w:tmpl w:val="E62A5F8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98C7E9E"/>
    <w:multiLevelType w:val="hybridMultilevel"/>
    <w:tmpl w:val="ED72ADD0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98F75E9"/>
    <w:multiLevelType w:val="hybridMultilevel"/>
    <w:tmpl w:val="16E0E31E"/>
    <w:lvl w:ilvl="0" w:tplc="FFFFFFF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 w15:restartNumberingAfterBreak="0">
    <w:nsid w:val="0A8A0CA9"/>
    <w:multiLevelType w:val="hybridMultilevel"/>
    <w:tmpl w:val="456E1840"/>
    <w:lvl w:ilvl="0" w:tplc="7D9E98CC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1" w15:restartNumberingAfterBreak="0">
    <w:nsid w:val="0EB848B2"/>
    <w:multiLevelType w:val="hybridMultilevel"/>
    <w:tmpl w:val="8E36263C"/>
    <w:lvl w:ilvl="0" w:tplc="F0302422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2" w15:restartNumberingAfterBreak="0">
    <w:nsid w:val="133B6443"/>
    <w:multiLevelType w:val="hybridMultilevel"/>
    <w:tmpl w:val="A6AA3DC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58E101D"/>
    <w:multiLevelType w:val="hybridMultilevel"/>
    <w:tmpl w:val="F85EE574"/>
    <w:lvl w:ilvl="0" w:tplc="89121F6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 w15:restartNumberingAfterBreak="0">
    <w:nsid w:val="15D005F7"/>
    <w:multiLevelType w:val="hybridMultilevel"/>
    <w:tmpl w:val="136EE2E4"/>
    <w:lvl w:ilvl="0" w:tplc="38090011">
      <w:start w:val="1"/>
      <w:numFmt w:val="decimal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5" w15:restartNumberingAfterBreak="0">
    <w:nsid w:val="1AF30738"/>
    <w:multiLevelType w:val="hybridMultilevel"/>
    <w:tmpl w:val="16E0E31E"/>
    <w:lvl w:ilvl="0" w:tplc="575E402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1E196D8E"/>
    <w:multiLevelType w:val="hybridMultilevel"/>
    <w:tmpl w:val="3B1CF138"/>
    <w:lvl w:ilvl="0" w:tplc="38090011">
      <w:start w:val="1"/>
      <w:numFmt w:val="decimal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7" w15:restartNumberingAfterBreak="0">
    <w:nsid w:val="276D3A79"/>
    <w:multiLevelType w:val="hybridMultilevel"/>
    <w:tmpl w:val="6B40066E"/>
    <w:lvl w:ilvl="0" w:tplc="D64A5252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8" w15:restartNumberingAfterBreak="0">
    <w:nsid w:val="2C5563F7"/>
    <w:multiLevelType w:val="hybridMultilevel"/>
    <w:tmpl w:val="79EA76C2"/>
    <w:lvl w:ilvl="0" w:tplc="38090019">
      <w:start w:val="1"/>
      <w:numFmt w:val="lowerLetter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9" w15:restartNumberingAfterBreak="0">
    <w:nsid w:val="30143063"/>
    <w:multiLevelType w:val="hybridMultilevel"/>
    <w:tmpl w:val="52D409C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01E271A"/>
    <w:multiLevelType w:val="hybridMultilevel"/>
    <w:tmpl w:val="58EE2D44"/>
    <w:lvl w:ilvl="0" w:tplc="E1480F78">
      <w:start w:val="1"/>
      <w:numFmt w:val="lowerLetter"/>
      <w:lvlText w:val="%1."/>
      <w:lvlJc w:val="left"/>
      <w:pPr>
        <w:ind w:left="180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1" w15:restartNumberingAfterBreak="0">
    <w:nsid w:val="32702F38"/>
    <w:multiLevelType w:val="hybridMultilevel"/>
    <w:tmpl w:val="C44E8220"/>
    <w:lvl w:ilvl="0" w:tplc="38090011">
      <w:start w:val="1"/>
      <w:numFmt w:val="decimal"/>
      <w:lvlText w:val="%1)"/>
      <w:lvlJc w:val="left"/>
      <w:pPr>
        <w:ind w:left="2160" w:hanging="360"/>
      </w:pPr>
    </w:lvl>
    <w:lvl w:ilvl="1" w:tplc="7654F812">
      <w:start w:val="1"/>
      <w:numFmt w:val="lowerLetter"/>
      <w:lvlText w:val="%2)"/>
      <w:lvlJc w:val="left"/>
      <w:pPr>
        <w:ind w:left="288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2" w15:restartNumberingAfterBreak="0">
    <w:nsid w:val="346E1C36"/>
    <w:multiLevelType w:val="hybridMultilevel"/>
    <w:tmpl w:val="D1FE8B64"/>
    <w:lvl w:ilvl="0" w:tplc="A97A629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3" w15:restartNumberingAfterBreak="0">
    <w:nsid w:val="362E410D"/>
    <w:multiLevelType w:val="hybridMultilevel"/>
    <w:tmpl w:val="4192DBCC"/>
    <w:lvl w:ilvl="0" w:tplc="DBDAC25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4" w15:restartNumberingAfterBreak="0">
    <w:nsid w:val="37673801"/>
    <w:multiLevelType w:val="hybridMultilevel"/>
    <w:tmpl w:val="4C8E73D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80B3C2A"/>
    <w:multiLevelType w:val="multilevel"/>
    <w:tmpl w:val="7096BA38"/>
    <w:lvl w:ilvl="0">
      <w:start w:val="1"/>
      <w:numFmt w:val="decimal"/>
      <w:lvlText w:val="%1."/>
      <w:lvlJc w:val="left"/>
      <w:pPr>
        <w:tabs>
          <w:tab w:val="num" w:pos="1070"/>
        </w:tabs>
        <w:ind w:left="1070" w:hanging="360"/>
      </w:pPr>
      <w:rPr>
        <w:rFonts w:ascii="Times New Roman" w:eastAsia="Times New Roman" w:hAnsi="Times New Roman"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790"/>
        </w:tabs>
        <w:ind w:left="1790" w:hanging="360"/>
      </w:pPr>
    </w:lvl>
    <w:lvl w:ilvl="2" w:tentative="1">
      <w:start w:val="1"/>
      <w:numFmt w:val="decimal"/>
      <w:lvlText w:val="%3."/>
      <w:lvlJc w:val="left"/>
      <w:pPr>
        <w:tabs>
          <w:tab w:val="num" w:pos="2510"/>
        </w:tabs>
        <w:ind w:left="2510" w:hanging="360"/>
      </w:pPr>
    </w:lvl>
    <w:lvl w:ilvl="3" w:tentative="1">
      <w:start w:val="1"/>
      <w:numFmt w:val="decimal"/>
      <w:lvlText w:val="%4."/>
      <w:lvlJc w:val="left"/>
      <w:pPr>
        <w:tabs>
          <w:tab w:val="num" w:pos="3230"/>
        </w:tabs>
        <w:ind w:left="3230" w:hanging="360"/>
      </w:pPr>
    </w:lvl>
    <w:lvl w:ilvl="4" w:tentative="1">
      <w:start w:val="1"/>
      <w:numFmt w:val="decimal"/>
      <w:lvlText w:val="%5."/>
      <w:lvlJc w:val="left"/>
      <w:pPr>
        <w:tabs>
          <w:tab w:val="num" w:pos="3950"/>
        </w:tabs>
        <w:ind w:left="3950" w:hanging="360"/>
      </w:pPr>
    </w:lvl>
    <w:lvl w:ilvl="5" w:tentative="1">
      <w:start w:val="1"/>
      <w:numFmt w:val="decimal"/>
      <w:lvlText w:val="%6."/>
      <w:lvlJc w:val="left"/>
      <w:pPr>
        <w:tabs>
          <w:tab w:val="num" w:pos="4670"/>
        </w:tabs>
        <w:ind w:left="4670" w:hanging="360"/>
      </w:pPr>
    </w:lvl>
    <w:lvl w:ilvl="6" w:tentative="1">
      <w:start w:val="1"/>
      <w:numFmt w:val="decimal"/>
      <w:lvlText w:val="%7."/>
      <w:lvlJc w:val="left"/>
      <w:pPr>
        <w:tabs>
          <w:tab w:val="num" w:pos="5390"/>
        </w:tabs>
        <w:ind w:left="5390" w:hanging="360"/>
      </w:pPr>
    </w:lvl>
    <w:lvl w:ilvl="7" w:tentative="1">
      <w:start w:val="1"/>
      <w:numFmt w:val="decimal"/>
      <w:lvlText w:val="%8."/>
      <w:lvlJc w:val="left"/>
      <w:pPr>
        <w:tabs>
          <w:tab w:val="num" w:pos="6110"/>
        </w:tabs>
        <w:ind w:left="6110" w:hanging="360"/>
      </w:pPr>
    </w:lvl>
    <w:lvl w:ilvl="8" w:tentative="1">
      <w:start w:val="1"/>
      <w:numFmt w:val="decimal"/>
      <w:lvlText w:val="%9."/>
      <w:lvlJc w:val="left"/>
      <w:pPr>
        <w:tabs>
          <w:tab w:val="num" w:pos="6830"/>
        </w:tabs>
        <w:ind w:left="6830" w:hanging="360"/>
      </w:pPr>
    </w:lvl>
  </w:abstractNum>
  <w:abstractNum w:abstractNumId="26" w15:restartNumberingAfterBreak="0">
    <w:nsid w:val="39484A7F"/>
    <w:multiLevelType w:val="hybridMultilevel"/>
    <w:tmpl w:val="C1462AE8"/>
    <w:lvl w:ilvl="0" w:tplc="177093D4">
      <w:start w:val="1"/>
      <w:numFmt w:val="lowerLetter"/>
      <w:lvlText w:val="%1)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7" w15:restartNumberingAfterBreak="0">
    <w:nsid w:val="3AB568A7"/>
    <w:multiLevelType w:val="hybridMultilevel"/>
    <w:tmpl w:val="F544D07E"/>
    <w:lvl w:ilvl="0" w:tplc="BA5E1BC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3BF439E7"/>
    <w:multiLevelType w:val="hybridMultilevel"/>
    <w:tmpl w:val="7A1A9A5E"/>
    <w:lvl w:ilvl="0" w:tplc="71D0C83E">
      <w:start w:val="1"/>
      <w:numFmt w:val="lowerLetter"/>
      <w:lvlText w:val="%1."/>
      <w:lvlJc w:val="left"/>
      <w:pPr>
        <w:ind w:left="1440" w:hanging="360"/>
      </w:pPr>
      <w:rPr>
        <w:rFonts w:ascii="Times New Roman" w:hAnsi="Times New Roman" w:cs="Times New Roman" w:hint="default"/>
        <w:b w:val="0"/>
        <w:bCs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3D91264F"/>
    <w:multiLevelType w:val="hybridMultilevel"/>
    <w:tmpl w:val="3D929ABE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0" w15:restartNumberingAfterBreak="0">
    <w:nsid w:val="403D362C"/>
    <w:multiLevelType w:val="hybridMultilevel"/>
    <w:tmpl w:val="2048F13E"/>
    <w:lvl w:ilvl="0" w:tplc="085C058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40F376B5"/>
    <w:multiLevelType w:val="hybridMultilevel"/>
    <w:tmpl w:val="C174F020"/>
    <w:lvl w:ilvl="0" w:tplc="0254BA5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2" w15:restartNumberingAfterBreak="0">
    <w:nsid w:val="41675AD3"/>
    <w:multiLevelType w:val="hybridMultilevel"/>
    <w:tmpl w:val="343C5A32"/>
    <w:lvl w:ilvl="0" w:tplc="29CA9C16">
      <w:start w:val="1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3B11D03"/>
    <w:multiLevelType w:val="hybridMultilevel"/>
    <w:tmpl w:val="F75C0668"/>
    <w:lvl w:ilvl="0" w:tplc="0958B20C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4" w15:restartNumberingAfterBreak="0">
    <w:nsid w:val="46C9482A"/>
    <w:multiLevelType w:val="hybridMultilevel"/>
    <w:tmpl w:val="B8C4DD9E"/>
    <w:lvl w:ilvl="0" w:tplc="C8BA08E6">
      <w:start w:val="1"/>
      <w:numFmt w:val="lowerLetter"/>
      <w:lvlText w:val="%1)"/>
      <w:lvlJc w:val="left"/>
      <w:pPr>
        <w:ind w:left="1778" w:hanging="360"/>
      </w:pPr>
      <w:rPr>
        <w:rFonts w:asciiTheme="minorHAnsi" w:hAnsiTheme="minorHAnsi" w:cstheme="minorBidi" w:hint="default"/>
        <w:sz w:val="23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5" w15:restartNumberingAfterBreak="0">
    <w:nsid w:val="46F911EC"/>
    <w:multiLevelType w:val="hybridMultilevel"/>
    <w:tmpl w:val="0A8E3456"/>
    <w:lvl w:ilvl="0" w:tplc="38090019">
      <w:start w:val="1"/>
      <w:numFmt w:val="lowerLetter"/>
      <w:lvlText w:val="%1.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 w15:restartNumberingAfterBreak="0">
    <w:nsid w:val="491208AC"/>
    <w:multiLevelType w:val="hybridMultilevel"/>
    <w:tmpl w:val="6DCA5BBC"/>
    <w:lvl w:ilvl="0" w:tplc="204A27D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7" w15:restartNumberingAfterBreak="0">
    <w:nsid w:val="49C00BE6"/>
    <w:multiLevelType w:val="hybridMultilevel"/>
    <w:tmpl w:val="10144650"/>
    <w:lvl w:ilvl="0" w:tplc="91584C22">
      <w:start w:val="1"/>
      <w:numFmt w:val="lowerLetter"/>
      <w:lvlText w:val="%1."/>
      <w:lvlJc w:val="left"/>
      <w:pPr>
        <w:ind w:left="1494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8" w15:restartNumberingAfterBreak="0">
    <w:nsid w:val="4A81775A"/>
    <w:multiLevelType w:val="hybridMultilevel"/>
    <w:tmpl w:val="10561AD8"/>
    <w:lvl w:ilvl="0" w:tplc="38090011">
      <w:start w:val="1"/>
      <w:numFmt w:val="decimal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9" w15:restartNumberingAfterBreak="0">
    <w:nsid w:val="4D6A1BB2"/>
    <w:multiLevelType w:val="hybridMultilevel"/>
    <w:tmpl w:val="14AC6D14"/>
    <w:lvl w:ilvl="0" w:tplc="106A0CA2">
      <w:start w:val="1"/>
      <w:numFmt w:val="decimal"/>
      <w:lvlText w:val="%1."/>
      <w:lvlJc w:val="left"/>
      <w:pPr>
        <w:ind w:left="72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1" w:hanging="360"/>
      </w:pPr>
    </w:lvl>
    <w:lvl w:ilvl="2" w:tplc="3809001B" w:tentative="1">
      <w:start w:val="1"/>
      <w:numFmt w:val="lowerRoman"/>
      <w:lvlText w:val="%3."/>
      <w:lvlJc w:val="right"/>
      <w:pPr>
        <w:ind w:left="2161" w:hanging="180"/>
      </w:pPr>
    </w:lvl>
    <w:lvl w:ilvl="3" w:tplc="3809000F" w:tentative="1">
      <w:start w:val="1"/>
      <w:numFmt w:val="decimal"/>
      <w:lvlText w:val="%4."/>
      <w:lvlJc w:val="left"/>
      <w:pPr>
        <w:ind w:left="2881" w:hanging="360"/>
      </w:pPr>
    </w:lvl>
    <w:lvl w:ilvl="4" w:tplc="38090019" w:tentative="1">
      <w:start w:val="1"/>
      <w:numFmt w:val="lowerLetter"/>
      <w:lvlText w:val="%5."/>
      <w:lvlJc w:val="left"/>
      <w:pPr>
        <w:ind w:left="3601" w:hanging="360"/>
      </w:pPr>
    </w:lvl>
    <w:lvl w:ilvl="5" w:tplc="3809001B" w:tentative="1">
      <w:start w:val="1"/>
      <w:numFmt w:val="lowerRoman"/>
      <w:lvlText w:val="%6."/>
      <w:lvlJc w:val="right"/>
      <w:pPr>
        <w:ind w:left="4321" w:hanging="180"/>
      </w:pPr>
    </w:lvl>
    <w:lvl w:ilvl="6" w:tplc="3809000F" w:tentative="1">
      <w:start w:val="1"/>
      <w:numFmt w:val="decimal"/>
      <w:lvlText w:val="%7."/>
      <w:lvlJc w:val="left"/>
      <w:pPr>
        <w:ind w:left="5041" w:hanging="360"/>
      </w:pPr>
    </w:lvl>
    <w:lvl w:ilvl="7" w:tplc="38090019" w:tentative="1">
      <w:start w:val="1"/>
      <w:numFmt w:val="lowerLetter"/>
      <w:lvlText w:val="%8."/>
      <w:lvlJc w:val="left"/>
      <w:pPr>
        <w:ind w:left="5761" w:hanging="360"/>
      </w:pPr>
    </w:lvl>
    <w:lvl w:ilvl="8" w:tplc="3809001B" w:tentative="1">
      <w:start w:val="1"/>
      <w:numFmt w:val="lowerRoman"/>
      <w:lvlText w:val="%9."/>
      <w:lvlJc w:val="right"/>
      <w:pPr>
        <w:ind w:left="6481" w:hanging="180"/>
      </w:pPr>
    </w:lvl>
  </w:abstractNum>
  <w:abstractNum w:abstractNumId="40" w15:restartNumberingAfterBreak="0">
    <w:nsid w:val="51C544C1"/>
    <w:multiLevelType w:val="hybridMultilevel"/>
    <w:tmpl w:val="FB32344A"/>
    <w:lvl w:ilvl="0" w:tplc="7850398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52775D17"/>
    <w:multiLevelType w:val="hybridMultilevel"/>
    <w:tmpl w:val="9A74D63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53077461"/>
    <w:multiLevelType w:val="hybridMultilevel"/>
    <w:tmpl w:val="16E0E31E"/>
    <w:lvl w:ilvl="0" w:tplc="FFFFFFF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3" w15:restartNumberingAfterBreak="0">
    <w:nsid w:val="54271660"/>
    <w:multiLevelType w:val="hybridMultilevel"/>
    <w:tmpl w:val="CB24BE1A"/>
    <w:lvl w:ilvl="0" w:tplc="1CF2ECA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 w15:restartNumberingAfterBreak="0">
    <w:nsid w:val="553470B5"/>
    <w:multiLevelType w:val="hybridMultilevel"/>
    <w:tmpl w:val="1C1CA43E"/>
    <w:lvl w:ilvl="0" w:tplc="12F0F08E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5" w15:restartNumberingAfterBreak="0">
    <w:nsid w:val="55804E97"/>
    <w:multiLevelType w:val="hybridMultilevel"/>
    <w:tmpl w:val="FA2C059E"/>
    <w:lvl w:ilvl="0" w:tplc="C85894E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6" w15:restartNumberingAfterBreak="0">
    <w:nsid w:val="58615BEF"/>
    <w:multiLevelType w:val="hybridMultilevel"/>
    <w:tmpl w:val="BB5AFE7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5C432F03"/>
    <w:multiLevelType w:val="hybridMultilevel"/>
    <w:tmpl w:val="69287C8E"/>
    <w:lvl w:ilvl="0" w:tplc="F384D83E">
      <w:start w:val="1"/>
      <w:numFmt w:val="decimal"/>
      <w:lvlText w:val="%1."/>
      <w:lvlJc w:val="left"/>
      <w:pPr>
        <w:ind w:left="720" w:hanging="360"/>
      </w:pPr>
      <w:rPr>
        <w:rFonts w:cstheme="minorBidi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5CB5618B"/>
    <w:multiLevelType w:val="hybridMultilevel"/>
    <w:tmpl w:val="C86668B0"/>
    <w:lvl w:ilvl="0" w:tplc="9210F5FC">
      <w:start w:val="1"/>
      <w:numFmt w:val="lowerLetter"/>
      <w:lvlText w:val="%1."/>
      <w:lvlJc w:val="left"/>
      <w:pPr>
        <w:ind w:left="1146" w:hanging="360"/>
      </w:pPr>
      <w:rPr>
        <w:rFonts w:hint="default"/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866" w:hanging="360"/>
      </w:pPr>
    </w:lvl>
    <w:lvl w:ilvl="2" w:tplc="FFFFFFFF" w:tentative="1">
      <w:start w:val="1"/>
      <w:numFmt w:val="lowerRoman"/>
      <w:lvlText w:val="%3."/>
      <w:lvlJc w:val="right"/>
      <w:pPr>
        <w:ind w:left="2586" w:hanging="180"/>
      </w:pPr>
    </w:lvl>
    <w:lvl w:ilvl="3" w:tplc="FFFFFFFF" w:tentative="1">
      <w:start w:val="1"/>
      <w:numFmt w:val="decimal"/>
      <w:lvlText w:val="%4."/>
      <w:lvlJc w:val="left"/>
      <w:pPr>
        <w:ind w:left="3306" w:hanging="360"/>
      </w:pPr>
    </w:lvl>
    <w:lvl w:ilvl="4" w:tplc="FFFFFFFF" w:tentative="1">
      <w:start w:val="1"/>
      <w:numFmt w:val="lowerLetter"/>
      <w:lvlText w:val="%5."/>
      <w:lvlJc w:val="left"/>
      <w:pPr>
        <w:ind w:left="4026" w:hanging="360"/>
      </w:pPr>
    </w:lvl>
    <w:lvl w:ilvl="5" w:tplc="FFFFFFFF" w:tentative="1">
      <w:start w:val="1"/>
      <w:numFmt w:val="lowerRoman"/>
      <w:lvlText w:val="%6."/>
      <w:lvlJc w:val="right"/>
      <w:pPr>
        <w:ind w:left="4746" w:hanging="180"/>
      </w:pPr>
    </w:lvl>
    <w:lvl w:ilvl="6" w:tplc="FFFFFFFF" w:tentative="1">
      <w:start w:val="1"/>
      <w:numFmt w:val="decimal"/>
      <w:lvlText w:val="%7."/>
      <w:lvlJc w:val="left"/>
      <w:pPr>
        <w:ind w:left="5466" w:hanging="360"/>
      </w:pPr>
    </w:lvl>
    <w:lvl w:ilvl="7" w:tplc="FFFFFFFF" w:tentative="1">
      <w:start w:val="1"/>
      <w:numFmt w:val="lowerLetter"/>
      <w:lvlText w:val="%8."/>
      <w:lvlJc w:val="left"/>
      <w:pPr>
        <w:ind w:left="6186" w:hanging="360"/>
      </w:pPr>
    </w:lvl>
    <w:lvl w:ilvl="8" w:tplc="FFFFFFFF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9" w15:restartNumberingAfterBreak="0">
    <w:nsid w:val="5EF06CF3"/>
    <w:multiLevelType w:val="hybridMultilevel"/>
    <w:tmpl w:val="16E0E31E"/>
    <w:lvl w:ilvl="0" w:tplc="FFFFFFF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0" w15:restartNumberingAfterBreak="0">
    <w:nsid w:val="5F481B7A"/>
    <w:multiLevelType w:val="hybridMultilevel"/>
    <w:tmpl w:val="B7CE11FC"/>
    <w:lvl w:ilvl="0" w:tplc="55B207C4">
      <w:start w:val="1"/>
      <w:numFmt w:val="lowerLetter"/>
      <w:lvlText w:val="%1."/>
      <w:lvlJc w:val="left"/>
      <w:pPr>
        <w:ind w:left="180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1" w15:restartNumberingAfterBreak="0">
    <w:nsid w:val="61CC1DF0"/>
    <w:multiLevelType w:val="hybridMultilevel"/>
    <w:tmpl w:val="6EC02406"/>
    <w:lvl w:ilvl="0" w:tplc="38090011">
      <w:start w:val="1"/>
      <w:numFmt w:val="decimal"/>
      <w:lvlText w:val="%1)"/>
      <w:lvlJc w:val="left"/>
      <w:pPr>
        <w:ind w:left="2880" w:hanging="360"/>
      </w:p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2" w15:restartNumberingAfterBreak="0">
    <w:nsid w:val="67527DD6"/>
    <w:multiLevelType w:val="hybridMultilevel"/>
    <w:tmpl w:val="BD0E311C"/>
    <w:lvl w:ilvl="0" w:tplc="83224FA8">
      <w:start w:val="1"/>
      <w:numFmt w:val="decimal"/>
      <w:lvlText w:val="%1)"/>
      <w:lvlJc w:val="left"/>
      <w:pPr>
        <w:ind w:left="1854" w:hanging="360"/>
      </w:pPr>
      <w:rPr>
        <w:rFonts w:ascii="Times New Roman" w:eastAsiaTheme="minorHAnsi" w:hAnsi="Times New Roman" w:cs="Times New Roman"/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3" w15:restartNumberingAfterBreak="0">
    <w:nsid w:val="6A7E33F9"/>
    <w:multiLevelType w:val="hybridMultilevel"/>
    <w:tmpl w:val="6F325B6E"/>
    <w:lvl w:ilvl="0" w:tplc="B2F4C094">
      <w:start w:val="1"/>
      <w:numFmt w:val="decimal"/>
      <w:lvlText w:val="%1."/>
      <w:lvlJc w:val="left"/>
      <w:pPr>
        <w:ind w:left="1440" w:hanging="360"/>
      </w:pPr>
      <w:rPr>
        <w:rFonts w:eastAsia="Times New Roman"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4" w15:restartNumberingAfterBreak="0">
    <w:nsid w:val="74802332"/>
    <w:multiLevelType w:val="hybridMultilevel"/>
    <w:tmpl w:val="59207BF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74A64FD4"/>
    <w:multiLevelType w:val="hybridMultilevel"/>
    <w:tmpl w:val="F5C2B89E"/>
    <w:lvl w:ilvl="0" w:tplc="A810D72A">
      <w:start w:val="57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74FE0926"/>
    <w:multiLevelType w:val="hybridMultilevel"/>
    <w:tmpl w:val="5BD446CE"/>
    <w:lvl w:ilvl="0" w:tplc="783E57B0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7" w15:restartNumberingAfterBreak="0">
    <w:nsid w:val="77210154"/>
    <w:multiLevelType w:val="hybridMultilevel"/>
    <w:tmpl w:val="2D9AD93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787D23BD"/>
    <w:multiLevelType w:val="hybridMultilevel"/>
    <w:tmpl w:val="9DAAF1D2"/>
    <w:lvl w:ilvl="0" w:tplc="38090011">
      <w:start w:val="1"/>
      <w:numFmt w:val="decimal"/>
      <w:lvlText w:val="%1)"/>
      <w:lvlJc w:val="left"/>
      <w:pPr>
        <w:ind w:left="2204" w:hanging="360"/>
      </w:pPr>
    </w:lvl>
    <w:lvl w:ilvl="1" w:tplc="38090019" w:tentative="1">
      <w:start w:val="1"/>
      <w:numFmt w:val="lowerLetter"/>
      <w:lvlText w:val="%2."/>
      <w:lvlJc w:val="left"/>
      <w:pPr>
        <w:ind w:left="2924" w:hanging="360"/>
      </w:pPr>
    </w:lvl>
    <w:lvl w:ilvl="2" w:tplc="3809001B" w:tentative="1">
      <w:start w:val="1"/>
      <w:numFmt w:val="lowerRoman"/>
      <w:lvlText w:val="%3."/>
      <w:lvlJc w:val="right"/>
      <w:pPr>
        <w:ind w:left="3644" w:hanging="180"/>
      </w:pPr>
    </w:lvl>
    <w:lvl w:ilvl="3" w:tplc="3809000F" w:tentative="1">
      <w:start w:val="1"/>
      <w:numFmt w:val="decimal"/>
      <w:lvlText w:val="%4."/>
      <w:lvlJc w:val="left"/>
      <w:pPr>
        <w:ind w:left="4364" w:hanging="360"/>
      </w:pPr>
    </w:lvl>
    <w:lvl w:ilvl="4" w:tplc="38090019" w:tentative="1">
      <w:start w:val="1"/>
      <w:numFmt w:val="lowerLetter"/>
      <w:lvlText w:val="%5."/>
      <w:lvlJc w:val="left"/>
      <w:pPr>
        <w:ind w:left="5084" w:hanging="360"/>
      </w:pPr>
    </w:lvl>
    <w:lvl w:ilvl="5" w:tplc="3809001B" w:tentative="1">
      <w:start w:val="1"/>
      <w:numFmt w:val="lowerRoman"/>
      <w:lvlText w:val="%6."/>
      <w:lvlJc w:val="right"/>
      <w:pPr>
        <w:ind w:left="5804" w:hanging="180"/>
      </w:pPr>
    </w:lvl>
    <w:lvl w:ilvl="6" w:tplc="3809000F" w:tentative="1">
      <w:start w:val="1"/>
      <w:numFmt w:val="decimal"/>
      <w:lvlText w:val="%7."/>
      <w:lvlJc w:val="left"/>
      <w:pPr>
        <w:ind w:left="6524" w:hanging="360"/>
      </w:pPr>
    </w:lvl>
    <w:lvl w:ilvl="7" w:tplc="38090019" w:tentative="1">
      <w:start w:val="1"/>
      <w:numFmt w:val="lowerLetter"/>
      <w:lvlText w:val="%8."/>
      <w:lvlJc w:val="left"/>
      <w:pPr>
        <w:ind w:left="7244" w:hanging="360"/>
      </w:pPr>
    </w:lvl>
    <w:lvl w:ilvl="8" w:tplc="3809001B" w:tentative="1">
      <w:start w:val="1"/>
      <w:numFmt w:val="lowerRoman"/>
      <w:lvlText w:val="%9."/>
      <w:lvlJc w:val="right"/>
      <w:pPr>
        <w:ind w:left="7964" w:hanging="180"/>
      </w:pPr>
    </w:lvl>
  </w:abstractNum>
  <w:abstractNum w:abstractNumId="59" w15:restartNumberingAfterBreak="0">
    <w:nsid w:val="7A0A1D36"/>
    <w:multiLevelType w:val="hybridMultilevel"/>
    <w:tmpl w:val="61A8D8B6"/>
    <w:lvl w:ilvl="0" w:tplc="9F527A9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 w15:restartNumberingAfterBreak="0">
    <w:nsid w:val="7B2A4B7A"/>
    <w:multiLevelType w:val="hybridMultilevel"/>
    <w:tmpl w:val="FB663446"/>
    <w:lvl w:ilvl="0" w:tplc="04210019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num w:numId="1" w16cid:durableId="58942767">
    <w:abstractNumId w:val="43"/>
  </w:num>
  <w:num w:numId="2" w16cid:durableId="430055219">
    <w:abstractNumId w:val="23"/>
  </w:num>
  <w:num w:numId="3" w16cid:durableId="689069632">
    <w:abstractNumId w:val="13"/>
  </w:num>
  <w:num w:numId="4" w16cid:durableId="261039195">
    <w:abstractNumId w:val="22"/>
  </w:num>
  <w:num w:numId="5" w16cid:durableId="1614046821">
    <w:abstractNumId w:val="50"/>
  </w:num>
  <w:num w:numId="6" w16cid:durableId="1921713803">
    <w:abstractNumId w:val="35"/>
  </w:num>
  <w:num w:numId="7" w16cid:durableId="673922000">
    <w:abstractNumId w:val="6"/>
  </w:num>
  <w:num w:numId="8" w16cid:durableId="1781484193">
    <w:abstractNumId w:val="58"/>
  </w:num>
  <w:num w:numId="9" w16cid:durableId="1052540506">
    <w:abstractNumId w:val="29"/>
  </w:num>
  <w:num w:numId="10" w16cid:durableId="647973416">
    <w:abstractNumId w:val="51"/>
  </w:num>
  <w:num w:numId="11" w16cid:durableId="308216240">
    <w:abstractNumId w:val="38"/>
  </w:num>
  <w:num w:numId="12" w16cid:durableId="1853177995">
    <w:abstractNumId w:val="16"/>
  </w:num>
  <w:num w:numId="13" w16cid:durableId="1157190272">
    <w:abstractNumId w:val="33"/>
  </w:num>
  <w:num w:numId="14" w16cid:durableId="1122306881">
    <w:abstractNumId w:val="31"/>
  </w:num>
  <w:num w:numId="15" w16cid:durableId="1879002726">
    <w:abstractNumId w:val="55"/>
  </w:num>
  <w:num w:numId="16" w16cid:durableId="1625690591">
    <w:abstractNumId w:val="30"/>
  </w:num>
  <w:num w:numId="17" w16cid:durableId="1079788064">
    <w:abstractNumId w:val="15"/>
  </w:num>
  <w:num w:numId="18" w16cid:durableId="2098555415">
    <w:abstractNumId w:val="18"/>
  </w:num>
  <w:num w:numId="19" w16cid:durableId="1402018028">
    <w:abstractNumId w:val="4"/>
  </w:num>
  <w:num w:numId="20" w16cid:durableId="1109354815">
    <w:abstractNumId w:val="39"/>
  </w:num>
  <w:num w:numId="21" w16cid:durableId="1647315579">
    <w:abstractNumId w:val="60"/>
  </w:num>
  <w:num w:numId="22" w16cid:durableId="826751137">
    <w:abstractNumId w:val="17"/>
  </w:num>
  <w:num w:numId="23" w16cid:durableId="752895886">
    <w:abstractNumId w:val="56"/>
  </w:num>
  <w:num w:numId="24" w16cid:durableId="1670866644">
    <w:abstractNumId w:val="44"/>
  </w:num>
  <w:num w:numId="25" w16cid:durableId="715550838">
    <w:abstractNumId w:val="3"/>
  </w:num>
  <w:num w:numId="26" w16cid:durableId="768088840">
    <w:abstractNumId w:val="21"/>
  </w:num>
  <w:num w:numId="27" w16cid:durableId="961493572">
    <w:abstractNumId w:val="14"/>
  </w:num>
  <w:num w:numId="28" w16cid:durableId="2110736011">
    <w:abstractNumId w:val="26"/>
  </w:num>
  <w:num w:numId="29" w16cid:durableId="363215101">
    <w:abstractNumId w:val="5"/>
  </w:num>
  <w:num w:numId="30" w16cid:durableId="268002342">
    <w:abstractNumId w:val="45"/>
  </w:num>
  <w:num w:numId="31" w16cid:durableId="1250197387">
    <w:abstractNumId w:val="34"/>
  </w:num>
  <w:num w:numId="32" w16cid:durableId="1269389734">
    <w:abstractNumId w:val="52"/>
  </w:num>
  <w:num w:numId="33" w16cid:durableId="1893076535">
    <w:abstractNumId w:val="57"/>
  </w:num>
  <w:num w:numId="34" w16cid:durableId="270825877">
    <w:abstractNumId w:val="24"/>
  </w:num>
  <w:num w:numId="35" w16cid:durableId="151996518">
    <w:abstractNumId w:val="7"/>
  </w:num>
  <w:num w:numId="36" w16cid:durableId="943994165">
    <w:abstractNumId w:val="2"/>
  </w:num>
  <w:num w:numId="37" w16cid:durableId="1989018660">
    <w:abstractNumId w:val="8"/>
  </w:num>
  <w:num w:numId="38" w16cid:durableId="84153839">
    <w:abstractNumId w:val="19"/>
  </w:num>
  <w:num w:numId="39" w16cid:durableId="470756752">
    <w:abstractNumId w:val="41"/>
  </w:num>
  <w:num w:numId="40" w16cid:durableId="566037751">
    <w:abstractNumId w:val="42"/>
  </w:num>
  <w:num w:numId="41" w16cid:durableId="238175915">
    <w:abstractNumId w:val="49"/>
  </w:num>
  <w:num w:numId="42" w16cid:durableId="1083910848">
    <w:abstractNumId w:val="9"/>
  </w:num>
  <w:num w:numId="43" w16cid:durableId="844172909">
    <w:abstractNumId w:val="27"/>
  </w:num>
  <w:num w:numId="44" w16cid:durableId="756369472">
    <w:abstractNumId w:val="25"/>
  </w:num>
  <w:num w:numId="45" w16cid:durableId="2126077605">
    <w:abstractNumId w:val="53"/>
  </w:num>
  <w:num w:numId="46" w16cid:durableId="949314220">
    <w:abstractNumId w:val="59"/>
  </w:num>
  <w:num w:numId="47" w16cid:durableId="959725000">
    <w:abstractNumId w:val="20"/>
  </w:num>
  <w:num w:numId="48" w16cid:durableId="1344936740">
    <w:abstractNumId w:val="1"/>
  </w:num>
  <w:num w:numId="49" w16cid:durableId="1503274204">
    <w:abstractNumId w:val="11"/>
  </w:num>
  <w:num w:numId="50" w16cid:durableId="1291473776">
    <w:abstractNumId w:val="32"/>
  </w:num>
  <w:num w:numId="51" w16cid:durableId="639773674">
    <w:abstractNumId w:val="28"/>
  </w:num>
  <w:num w:numId="52" w16cid:durableId="1931768906">
    <w:abstractNumId w:val="10"/>
  </w:num>
  <w:num w:numId="53" w16cid:durableId="351612875">
    <w:abstractNumId w:val="0"/>
  </w:num>
  <w:num w:numId="54" w16cid:durableId="1235049460">
    <w:abstractNumId w:val="40"/>
  </w:num>
  <w:num w:numId="55" w16cid:durableId="1918131781">
    <w:abstractNumId w:val="12"/>
  </w:num>
  <w:num w:numId="56" w16cid:durableId="1135365611">
    <w:abstractNumId w:val="47"/>
  </w:num>
  <w:num w:numId="57" w16cid:durableId="2103837302">
    <w:abstractNumId w:val="54"/>
  </w:num>
  <w:num w:numId="58" w16cid:durableId="116074015">
    <w:abstractNumId w:val="48"/>
  </w:num>
  <w:num w:numId="59" w16cid:durableId="466826340">
    <w:abstractNumId w:val="37"/>
  </w:num>
  <w:num w:numId="60" w16cid:durableId="208958970">
    <w:abstractNumId w:val="46"/>
  </w:num>
  <w:num w:numId="61" w16cid:durableId="1156189614">
    <w:abstractNumId w:val="3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54399"/>
    <w:rsid w:val="00215045"/>
    <w:rsid w:val="00376CD2"/>
    <w:rsid w:val="005B6A48"/>
    <w:rsid w:val="00741FBE"/>
    <w:rsid w:val="0081073D"/>
    <w:rsid w:val="008B01A5"/>
    <w:rsid w:val="00910E83"/>
    <w:rsid w:val="00D54399"/>
    <w:rsid w:val="00D55F55"/>
    <w:rsid w:val="00DF2DFC"/>
    <w:rsid w:val="00FA3E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371EE4A"/>
  <w15:chartTrackingRefBased/>
  <w15:docId w15:val="{A1C24F12-A6AA-45D5-99A6-6F0AF6DE80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54399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439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439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5439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4399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D54399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D54399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14:ligatures w14:val="none"/>
    </w:rPr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D54399"/>
    <w:pPr>
      <w:ind w:left="720"/>
      <w:contextualSpacing/>
    </w:pPr>
  </w:style>
  <w:style w:type="character" w:customStyle="1" w:styleId="A2">
    <w:name w:val="A2"/>
    <w:uiPriority w:val="99"/>
    <w:rsid w:val="00D54399"/>
    <w:rPr>
      <w:rFonts w:cs="Bookman Old Style"/>
      <w:color w:val="211D1E"/>
      <w:sz w:val="20"/>
      <w:szCs w:val="20"/>
    </w:r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D54399"/>
    <w:rPr>
      <w:kern w:val="0"/>
      <w14:ligatures w14:val="none"/>
    </w:rPr>
  </w:style>
  <w:style w:type="paragraph" w:customStyle="1" w:styleId="Default">
    <w:name w:val="Default"/>
    <w:rsid w:val="00D5439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  <w14:ligatures w14:val="none"/>
    </w:rPr>
  </w:style>
  <w:style w:type="table" w:styleId="TableGrid">
    <w:name w:val="Table Grid"/>
    <w:basedOn w:val="TableNormal"/>
    <w:uiPriority w:val="39"/>
    <w:rsid w:val="00D54399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543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4399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D543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4399"/>
    <w:rPr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D5439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54399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D54399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D54399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54399"/>
    <w:pPr>
      <w:tabs>
        <w:tab w:val="right" w:leader="dot" w:pos="7927"/>
      </w:tabs>
      <w:spacing w:after="100" w:line="48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D54399"/>
    <w:pPr>
      <w:tabs>
        <w:tab w:val="left" w:pos="660"/>
        <w:tab w:val="right" w:leader="dot" w:pos="7927"/>
      </w:tabs>
      <w:spacing w:after="100" w:line="480" w:lineRule="auto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D54399"/>
    <w:pPr>
      <w:spacing w:after="100"/>
      <w:ind w:left="440"/>
    </w:pPr>
  </w:style>
  <w:style w:type="table" w:styleId="PlainTable4">
    <w:name w:val="Plain Table 4"/>
    <w:basedOn w:val="TableNormal"/>
    <w:uiPriority w:val="44"/>
    <w:rsid w:val="00D5439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Emphasis">
    <w:name w:val="Emphasis"/>
    <w:basedOn w:val="DefaultParagraphFont"/>
    <w:uiPriority w:val="20"/>
    <w:qFormat/>
    <w:rsid w:val="00D54399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D5439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D54399"/>
    <w:pPr>
      <w:spacing w:after="0"/>
    </w:pPr>
  </w:style>
  <w:style w:type="paragraph" w:styleId="Bibliography">
    <w:name w:val="Bibliography"/>
    <w:basedOn w:val="Normal"/>
    <w:next w:val="Normal"/>
    <w:uiPriority w:val="37"/>
    <w:unhideWhenUsed/>
    <w:rsid w:val="00D54399"/>
  </w:style>
  <w:style w:type="character" w:customStyle="1" w:styleId="ts-alignment-element">
    <w:name w:val="ts-alignment-element"/>
    <w:basedOn w:val="DefaultParagraphFont"/>
    <w:rsid w:val="00D5439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1.emf"/><Relationship Id="rId18" Type="http://schemas.openxmlformats.org/officeDocument/2006/relationships/image" Target="media/image6.emf"/><Relationship Id="rId26" Type="http://schemas.openxmlformats.org/officeDocument/2006/relationships/header" Target="header4.xml"/><Relationship Id="rId3" Type="http://schemas.openxmlformats.org/officeDocument/2006/relationships/settings" Target="settings.xml"/><Relationship Id="rId21" Type="http://schemas.microsoft.com/office/2007/relationships/hdphoto" Target="media/hdphoto1.wdp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image" Target="media/image5.emf"/><Relationship Id="rId25" Type="http://schemas.microsoft.com/office/2007/relationships/hdphoto" Target="media/hdphoto3.wdp"/><Relationship Id="rId2" Type="http://schemas.openxmlformats.org/officeDocument/2006/relationships/styles" Target="styles.xml"/><Relationship Id="rId16" Type="http://schemas.openxmlformats.org/officeDocument/2006/relationships/image" Target="media/image4.emf"/><Relationship Id="rId20" Type="http://schemas.openxmlformats.org/officeDocument/2006/relationships/image" Target="media/image8.png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image" Target="media/image10.png"/><Relationship Id="rId5" Type="http://schemas.openxmlformats.org/officeDocument/2006/relationships/footnotes" Target="footnotes.xml"/><Relationship Id="rId15" Type="http://schemas.openxmlformats.org/officeDocument/2006/relationships/image" Target="media/image3.emf"/><Relationship Id="rId23" Type="http://schemas.microsoft.com/office/2007/relationships/hdphoto" Target="media/hdphoto2.wdp"/><Relationship Id="rId28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7.emf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2.emf"/><Relationship Id="rId22" Type="http://schemas.openxmlformats.org/officeDocument/2006/relationships/image" Target="media/image9.png"/><Relationship Id="rId27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7</Pages>
  <Words>4671</Words>
  <Characters>26628</Characters>
  <Application>Microsoft Office Word</Application>
  <DocSecurity>0</DocSecurity>
  <Lines>221</Lines>
  <Paragraphs>62</Paragraphs>
  <ScaleCrop>false</ScaleCrop>
  <Company/>
  <LinksUpToDate>false</LinksUpToDate>
  <CharactersWithSpaces>31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IYA NASIFA NADIYA NASIFA</dc:creator>
  <cp:keywords/>
  <dc:description/>
  <cp:lastModifiedBy>NADIYA NASIFA NADIYA NASIFA</cp:lastModifiedBy>
  <cp:revision>3</cp:revision>
  <dcterms:created xsi:type="dcterms:W3CDTF">2023-08-14T01:08:00Z</dcterms:created>
  <dcterms:modified xsi:type="dcterms:W3CDTF">2023-08-16T06:16:00Z</dcterms:modified>
</cp:coreProperties>
</file>